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73D8C30"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4" w:author="Billy Mitchell" w:date="2024-07-23T13:20:00Z" w16du:dateUtc="2024-07-23T17:20:00Z">
        <w:r w:rsidR="00CD160F" w:rsidDel="009D066C">
          <w:rPr>
            <w:szCs w:val="24"/>
          </w:rPr>
          <w:delText>reflect</w:delText>
        </w:r>
      </w:del>
      <w:ins w:id="5"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6" w:name="_Hlk119972138"/>
      <w:r w:rsidRPr="008C7178">
        <w:rPr>
          <w:b/>
          <w:szCs w:val="24"/>
        </w:rPr>
        <w:lastRenderedPageBreak/>
        <w:t>INTRODUCTION</w:t>
      </w:r>
    </w:p>
    <w:p w14:paraId="7666883A" w14:textId="1C8A58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7"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7"/>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9D7878">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3180C3AC"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8" w:author="Billy Mitchell" w:date="2024-07-23T13:23:00Z" w16du:dateUtc="2024-07-23T17:23:00Z">
        <w:r w:rsidR="00CC03D6" w:rsidDel="00E968A5">
          <w:rPr>
            <w:szCs w:val="24"/>
          </w:rPr>
          <w:delText xml:space="preserve">PROCESS </w:delText>
        </w:r>
      </w:del>
      <w:ins w:id="9"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9D7878">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9D7878">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9D7878">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9D7878">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1F1B3B08"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9D7878">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9D7878">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27F2BB00" w:rsidR="004E6FCA" w:rsidRDefault="004E6FCA" w:rsidP="00A10284">
      <w:pPr>
        <w:spacing w:after="0" w:line="480" w:lineRule="auto"/>
        <w:ind w:left="0" w:firstLine="720"/>
        <w:rPr>
          <w:szCs w:val="24"/>
        </w:rPr>
      </w:pPr>
      <w:bookmarkStart w:id="10"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9D7878">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9D7878">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9D7878">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9D7878">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0"/>
      <w:r w:rsidRPr="004E6FCA">
        <w:rPr>
          <w:szCs w:val="24"/>
        </w:rPr>
        <w:t xml:space="preserve">This effect has been thoroughly replicated in lab studies and ecological momentary assessment (EMA) studies </w:t>
      </w:r>
      <w:r w:rsidR="00C178FD">
        <w:rPr>
          <w:szCs w:val="24"/>
        </w:rPr>
        <w:fldChar w:fldCharType="begin"/>
      </w:r>
      <w:r w:rsidR="009D7878">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9D7878">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0F2FDF44"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9D7878">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9D7878">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0B96AA5" w:rsidR="009D7878" w:rsidRDefault="0052343D" w:rsidP="00C6526E">
      <w:pPr>
        <w:spacing w:after="0" w:line="480" w:lineRule="auto"/>
        <w:ind w:left="0" w:firstLine="720"/>
        <w:rPr>
          <w:ins w:id="11"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9D7878">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9D7878">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9D7878">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12"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13" w:author="Billy Mitchell" w:date="2024-07-23T13:29:00Z" w16du:dateUtc="2024-07-23T17:29:00Z">
        <w:r w:rsidR="00E968A5">
          <w:rPr>
            <w:szCs w:val="24"/>
          </w:rPr>
          <w:t xml:space="preserve"> complexity</w:t>
        </w:r>
      </w:ins>
      <w:del w:id="14"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 </w:t>
      </w:r>
      <w:ins w:id="15" w:author="Billy Mitchell" w:date="2024-07-23T13:32:00Z" w16du:dateUtc="2024-07-23T17:32:00Z">
        <w:r w:rsidR="009D7878">
          <w:rPr>
            <w:szCs w:val="24"/>
          </w:rPr>
          <w:t xml:space="preserve">By relying upon these standardized manipulations, researchers are able to make a stronger casual claim regarding the </w:t>
        </w:r>
      </w:ins>
      <w:ins w:id="16" w:author="Billy Mitchell" w:date="2024-07-23T13:33:00Z" w16du:dateUtc="2024-07-23T17:33:00Z">
        <w:r w:rsidR="009D7878">
          <w:rPr>
            <w:szCs w:val="24"/>
          </w:rPr>
          <w:t xml:space="preserve">relationship between emotion intensity and regulation, but </w:t>
        </w:r>
      </w:ins>
      <w:ins w:id="17" w:author="Billy Mitchell" w:date="2024-07-23T13:34:00Z" w16du:dateUtc="2024-07-23T17:34:00Z">
        <w:r w:rsidR="009D7878">
          <w:rPr>
            <w:szCs w:val="24"/>
          </w:rPr>
          <w:t>at lea</w:t>
        </w:r>
      </w:ins>
      <w:ins w:id="18" w:author="Billy Mitchell" w:date="2024-07-23T13:35:00Z" w16du:dateUtc="2024-07-23T17:35:00Z">
        <w:r w:rsidR="009D7878">
          <w:rPr>
            <w:szCs w:val="24"/>
          </w:rPr>
          <w:t xml:space="preserve">st one recent study </w:t>
        </w:r>
      </w:ins>
      <w:ins w:id="19" w:author="Billy Mitchell" w:date="2024-07-23T13:36:00Z" w16du:dateUtc="2024-07-23T17:36:00Z">
        <w:r w:rsidR="009D7878">
          <w:rPr>
            <w:szCs w:val="24"/>
          </w:rPr>
          <w:t>found this relationship to be complicated whe</w:t>
        </w:r>
      </w:ins>
      <w:ins w:id="20" w:author="Billy Mitchell" w:date="2024-07-23T13:37:00Z" w16du:dateUtc="2024-07-23T17:37:00Z">
        <w:r w:rsidR="009D7878">
          <w:rPr>
            <w:szCs w:val="24"/>
          </w:rPr>
          <w:t xml:space="preserve">n </w:t>
        </w:r>
      </w:ins>
      <w:ins w:id="21" w:author="Billy Mitchell" w:date="2024-07-23T13:36:00Z" w16du:dateUtc="2024-07-23T17:36:00Z">
        <w:r w:rsidR="009D7878">
          <w:rPr>
            <w:szCs w:val="24"/>
          </w:rPr>
          <w:t>subjects’ emotional experiences</w:t>
        </w:r>
      </w:ins>
      <w:ins w:id="22" w:author="Billy Mitchell" w:date="2024-07-23T13:37:00Z" w16du:dateUtc="2024-07-23T17:37:00Z">
        <w:r w:rsidR="009D7878">
          <w:rPr>
            <w:szCs w:val="24"/>
          </w:rPr>
          <w:t xml:space="preserve"> were measured and not assumed </w:t>
        </w:r>
      </w:ins>
      <w:r w:rsidR="009D7878">
        <w:rPr>
          <w:szCs w:val="24"/>
        </w:rPr>
        <w:fldChar w:fldCharType="begin"/>
      </w:r>
      <w:r w:rsidR="009D7878">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23" w:author="Billy Mitchell" w:date="2024-07-23T13:37:00Z" w16du:dateUtc="2024-07-23T17:37:00Z">
        <w:r w:rsidR="009D7878">
          <w:rPr>
            <w:szCs w:val="24"/>
          </w:rPr>
          <w:t xml:space="preserve">. </w:t>
        </w:r>
      </w:ins>
    </w:p>
    <w:p w14:paraId="5C3BDAC1" w14:textId="35649536" w:rsidR="009D7878" w:rsidDel="009D7878" w:rsidRDefault="009D7878" w:rsidP="009D7878">
      <w:pPr>
        <w:spacing w:after="0" w:line="480" w:lineRule="auto"/>
        <w:ind w:left="0" w:firstLine="720"/>
        <w:rPr>
          <w:del w:id="24" w:author="Billy Mitchell" w:date="2024-07-23T13:41:00Z" w16du:dateUtc="2024-07-23T17:41:00Z"/>
          <w:moveTo w:id="25" w:author="Billy Mitchell" w:date="2024-07-23T13:41:00Z" w16du:dateUtc="2024-07-23T17:41:00Z"/>
          <w:szCs w:val="24"/>
        </w:rPr>
      </w:pPr>
      <w:moveToRangeStart w:id="26" w:author="Billy Mitchell" w:date="2024-07-23T13:41:00Z" w:name="move172634485"/>
      <w:moveTo w:id="27"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moveTo>
      <w:r w:rsidR="000E4249" w:rsidRPr="000E4249">
        <w:t>(Friedman &amp; Gustavson, 2022)</w:t>
      </w:r>
      <w:moveTo w:id="28" w:author="Billy Mitchell" w:date="2024-07-23T13:41:00Z" w16du:dateUtc="2024-07-23T17:41:00Z">
        <w:r>
          <w:rPr>
            <w:szCs w:val="24"/>
          </w:rPr>
          <w:fldChar w:fldCharType="end"/>
        </w:r>
        <w:r w:rsidRPr="004E6FCA">
          <w:rPr>
            <w:szCs w:val="24"/>
          </w:rPr>
          <w:t>.</w:t>
        </w:r>
        <w:r>
          <w:rPr>
            <w:szCs w:val="24"/>
          </w:rPr>
          <w:t xml:space="preserve"> As such, training participants may introduce important but </w:t>
        </w:r>
        <w:r>
          <w:rPr>
            <w:szCs w:val="24"/>
          </w:rPr>
          <w:lastRenderedPageBreak/>
          <w:t xml:space="preserve">often underappreciated deviations in regulatory behaviors from how untrained counterparts might respond in the same situation. </w:t>
        </w:r>
      </w:moveTo>
    </w:p>
    <w:moveToRangeEnd w:id="26"/>
    <w:p w14:paraId="11EC2FCA" w14:textId="77777777" w:rsidR="009D7878" w:rsidRDefault="009D7878" w:rsidP="009D7878">
      <w:pPr>
        <w:spacing w:after="0" w:line="480" w:lineRule="auto"/>
        <w:ind w:left="0" w:firstLine="720"/>
        <w:rPr>
          <w:ins w:id="29" w:author="Billy Mitchell" w:date="2024-07-23T13:40:00Z" w16du:dateUtc="2024-07-23T17:40:00Z"/>
          <w:szCs w:val="24"/>
        </w:rPr>
      </w:pPr>
    </w:p>
    <w:p w14:paraId="7AD37E05" w14:textId="75392E23"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9D7878">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9D7878">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9D7878">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9D7878">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9D7878">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9D7878">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30" w:author="Billy Mitchell" w:date="2024-07-23T13:41:00Z" w16du:dateUtc="2024-07-23T17:41:00Z"/>
          <w:szCs w:val="24"/>
        </w:rPr>
      </w:pPr>
      <w:moveFromRangeStart w:id="31" w:author="Billy Mitchell" w:date="2024-07-23T13:41:00Z" w:name="move172634485"/>
      <w:moveFrom w:id="32"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often underappreciated deviations in regulatory behaviors from how untrained counterparts might respond in the same situation. </w:t>
        </w:r>
      </w:moveFrom>
    </w:p>
    <w:moveFromRangeEnd w:id="31"/>
    <w:p w14:paraId="50EC6F2F" w14:textId="38AE380C" w:rsidR="00CC49B2" w:rsidRDefault="00CC49B2" w:rsidP="00C6526E">
      <w:pPr>
        <w:spacing w:after="0" w:line="480" w:lineRule="auto"/>
        <w:ind w:left="0" w:firstLine="720"/>
        <w:rPr>
          <w:szCs w:val="24"/>
        </w:rPr>
      </w:pPr>
      <w:r>
        <w:rPr>
          <w:szCs w:val="24"/>
        </w:rPr>
        <w:lastRenderedPageBreak/>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9D7878">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9D7878">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9D7878">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9D7878">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9D7878">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9D7878">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9D7878">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3E678433"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lastRenderedPageBreak/>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9D7878">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9D7878">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71224859"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33" w:author="Billy Mitchell" w:date="2024-07-23T13:49:00Z" w16du:dateUtc="2024-07-23T17:49:00Z">
        <w:r w:rsidR="007E243B">
          <w:rPr>
            <w:szCs w:val="24"/>
          </w:rPr>
          <w:t xml:space="preserve">test whether this effect </w:t>
        </w:r>
      </w:ins>
      <w:ins w:id="34" w:author="Billy Mitchell" w:date="2024-07-23T13:44:00Z" w16du:dateUtc="2024-07-23T17:44:00Z">
        <w:r w:rsidR="007E243B">
          <w:rPr>
            <w:szCs w:val="24"/>
          </w:rPr>
          <w:t>extend</w:t>
        </w:r>
      </w:ins>
      <w:ins w:id="35" w:author="Billy Mitchell" w:date="2024-07-23T13:49:00Z" w16du:dateUtc="2024-07-23T17:49:00Z">
        <w:r w:rsidR="007E243B">
          <w:rPr>
            <w:szCs w:val="24"/>
          </w:rPr>
          <w:t>s to untrai</w:t>
        </w:r>
      </w:ins>
      <w:ins w:id="36" w:author="Billy Mitchell" w:date="2024-07-23T13:50:00Z" w16du:dateUtc="2024-07-23T17:50:00Z">
        <w:r w:rsidR="007E243B">
          <w:rPr>
            <w:szCs w:val="24"/>
          </w:rPr>
          <w:t>ned subjects in high-intensity</w:t>
        </w:r>
      </w:ins>
      <w:ins w:id="37" w:author="Billy Mitchell" w:date="2024-07-23T13:49:00Z" w16du:dateUtc="2024-07-23T17:49:00Z">
        <w:r w:rsidR="007E243B">
          <w:rPr>
            <w:szCs w:val="24"/>
          </w:rPr>
          <w:t xml:space="preserve"> circumstances </w:t>
        </w:r>
      </w:ins>
      <w:ins w:id="38" w:author="Billy Mitchell" w:date="2024-07-23T13:50:00Z" w16du:dateUtc="2024-07-23T17:50:00Z">
        <w:r w:rsidR="007E243B">
          <w:rPr>
            <w:szCs w:val="24"/>
          </w:rPr>
          <w:t xml:space="preserve">by having </w:t>
        </w:r>
      </w:ins>
      <w:del w:id="39" w:author="Billy Mitchell" w:date="2024-07-23T13:44:00Z" w16du:dateUtc="2024-07-23T17:44:00Z">
        <w:r w:rsidRPr="004E6FCA" w:rsidDel="007E243B">
          <w:rPr>
            <w:szCs w:val="24"/>
          </w:rPr>
          <w:delText>replicate</w:delText>
        </w:r>
      </w:del>
      <w:del w:id="40"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41" w:author="Billy Mitchell" w:date="2024-07-23T13:50:00Z" w16du:dateUtc="2024-07-23T17:50:00Z">
        <w:r w:rsidR="00396CB3" w:rsidDel="007E243B">
          <w:rPr>
            <w:szCs w:val="24"/>
          </w:rPr>
          <w:delText xml:space="preserve">who </w:delText>
        </w:r>
      </w:del>
      <w:r w:rsidR="00396CB3">
        <w:rPr>
          <w:szCs w:val="24"/>
        </w:rPr>
        <w:t>navigate</w:t>
      </w:r>
      <w:del w:id="42" w:author="Billy Mitchell" w:date="2024-07-23T13:50:00Z" w16du:dateUtc="2024-07-23T17:50:00Z">
        <w:r w:rsidR="00396CB3" w:rsidDel="007E243B">
          <w:rPr>
            <w:szCs w:val="24"/>
          </w:rPr>
          <w:delText>d</w:delText>
        </w:r>
      </w:del>
      <w:r w:rsidRPr="004E6FCA">
        <w:rPr>
          <w:szCs w:val="24"/>
        </w:rPr>
        <w:t xml:space="preserve"> a haunted house and report</w:t>
      </w:r>
      <w:del w:id="43"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t>experience</w:t>
      </w:r>
      <w:ins w:id="44" w:author="Billy Mitchell" w:date="2024-07-23T13:50:00Z" w16du:dateUtc="2024-07-23T17:50:00Z">
        <w:r w:rsidR="007E243B">
          <w:rPr>
            <w:szCs w:val="24"/>
          </w:rPr>
          <w:t xml:space="preserve"> at the expense </w:t>
        </w:r>
      </w:ins>
      <w:ins w:id="45" w:author="Billy Mitchell" w:date="2024-07-23T13:51:00Z" w16du:dateUtc="2024-07-23T17:51:00Z">
        <w:r w:rsidR="007E243B">
          <w:rPr>
            <w:szCs w:val="24"/>
          </w:rPr>
          <w:t xml:space="preserve">of </w:t>
        </w:r>
      </w:ins>
      <w:ins w:id="46"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r w:rsidR="00B42FE6">
        <w:rPr>
          <w:szCs w:val="24"/>
        </w:rPr>
        <w:lastRenderedPageBreak/>
        <w:t xml:space="preserve">predicted </w:t>
      </w:r>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76DF80AE"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47" w:author="Billy Mitchell" w:date="2024-06-03T12:32:00Z" w16du:dateUtc="2024-06-03T16:32:00Z">
        <w:r w:rsidR="000732A4">
          <w:rPr>
            <w:szCs w:val="24"/>
          </w:rPr>
          <w:t xml:space="preserve"> </w:t>
        </w:r>
      </w:ins>
      <w:ins w:id="48" w:author="Billy Mitchell" w:date="2024-07-23T13:54:00Z" w16du:dateUtc="2024-07-23T17:54:00Z">
        <w:r w:rsidR="004E30DF">
          <w:rPr>
            <w:szCs w:val="24"/>
          </w:rPr>
          <w:t>We hypothesized that the decont</w:t>
        </w:r>
      </w:ins>
      <w:ins w:id="49" w:author="Billy Mitchell" w:date="2024-07-23T13:55:00Z" w16du:dateUtc="2024-07-23T17:55:00Z">
        <w:r w:rsidR="004E30DF">
          <w:rPr>
            <w:szCs w:val="24"/>
          </w:rPr>
          <w:t xml:space="preserve">extualized self-regulation choices motivated by stimulus-response paradigms might be closer in practice to </w:t>
        </w:r>
      </w:ins>
      <w:ins w:id="50" w:author="Billy Mitchell" w:date="2024-07-23T13:56:00Z" w16du:dateUtc="2024-07-23T17:56:00Z">
        <w:r w:rsidR="004E30DF">
          <w:rPr>
            <w:szCs w:val="24"/>
          </w:rPr>
          <w:t xml:space="preserve">simulating or </w:t>
        </w:r>
      </w:ins>
      <w:ins w:id="51" w:author="Billy Mitchell" w:date="2024-07-23T13:55:00Z" w16du:dateUtc="2024-07-23T17:55:00Z">
        <w:r w:rsidR="004E30DF">
          <w:rPr>
            <w:szCs w:val="24"/>
          </w:rPr>
          <w:t xml:space="preserve">forecasting </w:t>
        </w:r>
      </w:ins>
      <w:ins w:id="52" w:author="Billy Mitchell" w:date="2024-07-23T13:56:00Z" w16du:dateUtc="2024-07-23T17:56:00Z">
        <w:r w:rsidR="004E30DF">
          <w:rPr>
            <w:szCs w:val="24"/>
          </w:rPr>
          <w:t xml:space="preserve">self-regulation </w:t>
        </w:r>
      </w:ins>
      <w:ins w:id="53" w:author="Billy Mitchell" w:date="2024-07-23T13:55:00Z" w16du:dateUtc="2024-07-23T17:55:00Z">
        <w:r w:rsidR="004E30DF">
          <w:rPr>
            <w:szCs w:val="24"/>
          </w:rPr>
          <w:t>than regulation usage</w:t>
        </w:r>
      </w:ins>
      <w:ins w:id="54"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55" w:author="Billy Mitchell" w:date="2024-06-03T12:32:00Z" w16du:dateUtc="2024-06-03T16:32:00Z">
        <w:r w:rsidR="000732A4">
          <w:rPr>
            <w:szCs w:val="24"/>
          </w:rPr>
          <w:t>, though with</w:t>
        </w:r>
      </w:ins>
      <w:ins w:id="56" w:author="Billy Mitchell" w:date="2024-06-03T12:33:00Z" w16du:dateUtc="2024-06-03T16:33:00Z">
        <w:r w:rsidR="000732A4">
          <w:rPr>
            <w:szCs w:val="24"/>
          </w:rPr>
          <w:t xml:space="preserve"> an effect size smaller than the typical range </w:t>
        </w:r>
      </w:ins>
      <w:ins w:id="57" w:author="Billy Mitchell" w:date="2024-06-03T12:39:00Z" w16du:dateUtc="2024-06-03T16:39:00Z">
        <w:r w:rsidR="000732A4">
          <w:rPr>
            <w:szCs w:val="24"/>
          </w:rPr>
          <w:t>found by Matthews et al. (20</w:t>
        </w:r>
      </w:ins>
      <w:ins w:id="58"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rs, 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w:t>
      </w:r>
      <w:r w:rsidR="009C319B">
        <w:rPr>
          <w:szCs w:val="24"/>
        </w:rPr>
        <w:lastRenderedPageBreak/>
        <w:t xml:space="preserve">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6AB9D92C"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9D7878">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9D7878">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lastRenderedPageBreak/>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9D7878">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9D7878">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5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5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9D7878">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9D7878">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lastRenderedPageBreak/>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779C157D"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9D7878">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60" w:author="Billy Mitchell" w:date="2024-07-12T22:43:00Z" w16du:dateUtc="2024-07-13T02:43:00Z">
        <w:r w:rsidR="001B24AA">
          <w:rPr>
            <w:szCs w:val="24"/>
          </w:rPr>
          <w:t xml:space="preserve"> designed to be</w:t>
        </w:r>
      </w:ins>
      <w:ins w:id="61" w:author="Billy Mitchell" w:date="2024-07-12T22:44:00Z" w16du:dateUtc="2024-07-13T02:44:00Z">
        <w:r w:rsidR="001B24AA">
          <w:rPr>
            <w:szCs w:val="24"/>
          </w:rPr>
          <w:t xml:space="preserve"> either</w:t>
        </w:r>
      </w:ins>
      <w:ins w:id="62" w:author="Billy Mitchell" w:date="2024-07-12T22:43:00Z" w16du:dateUtc="2024-07-13T02:43:00Z">
        <w:r w:rsidR="001B24AA">
          <w:rPr>
            <w:szCs w:val="24"/>
          </w:rPr>
          <w:t xml:space="preserve"> </w:t>
        </w:r>
      </w:ins>
      <w:ins w:id="63"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5A4442AB"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9D7878">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00A0910F"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9D7878">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9D7878">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9D7878" w:rsidRPr="000E4249">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64"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E4249" w:rsidRPr="000E4249">
          <w:rPr>
            <w:szCs w:val="24"/>
          </w:rPr>
          <w:instrText xml:space="preserve"> ADDIN ZOTERO_ITEM CSL_CITATION {"citationID":"BKjnHM5A","properties":{"formattedCitation":"(Cendri A. Hutcherson et al., 2005; Robert W. Levenson et al., 1983)","plainCitation":"(Cendri A. Hutcherson et al., 2005; Robert W. Levenson et al., 1983)","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65" w:author="Billy Mitchell" w:date="2024-07-12T22:46:00Z" w16du:dateUtc="2024-07-13T02:46:00Z">
        <w:r w:rsidR="001B24AA" w:rsidRPr="000E4249">
          <w:rPr>
            <w:szCs w:val="24"/>
          </w:rPr>
          <w:t xml:space="preserve"> (</w:t>
        </w:r>
        <w:r w:rsidR="001B24AA" w:rsidRPr="000E4249">
          <w:rPr>
            <w:bCs/>
            <w:szCs w:val="24"/>
            <w:rPrChange w:id="66" w:author="Billy Mitchell" w:date="2024-07-23T14:06:00Z" w16du:dateUtc="2024-07-23T18:06:00Z">
              <w:rPr>
                <w:bCs/>
                <w:sz w:val="22"/>
              </w:rPr>
            </w:rPrChange>
          </w:rPr>
          <w:t xml:space="preserve">"During </w:t>
        </w:r>
      </w:ins>
      <w:ins w:id="67" w:author="Billy Mitchell" w:date="2024-07-12T22:49:00Z" w16du:dateUtc="2024-07-13T02:49:00Z">
        <w:r w:rsidR="001B24AA" w:rsidRPr="000E4249">
          <w:rPr>
            <w:bCs/>
            <w:szCs w:val="24"/>
            <w:rPrChange w:id="68" w:author="Billy Mitchell" w:date="2024-07-23T14:06:00Z" w16du:dateUtc="2024-07-23T18:06:00Z">
              <w:rPr>
                <w:bCs/>
                <w:sz w:val="22"/>
              </w:rPr>
            </w:rPrChange>
          </w:rPr>
          <w:t>[</w:t>
        </w:r>
      </w:ins>
      <w:ins w:id="69" w:author="Billy Mitchell" w:date="2024-07-12T22:46:00Z" w16du:dateUtc="2024-07-13T02:46:00Z">
        <w:r w:rsidR="001B24AA" w:rsidRPr="000E4249">
          <w:rPr>
            <w:bCs/>
            <w:szCs w:val="24"/>
            <w:rPrChange w:id="70" w:author="Billy Mitchell" w:date="2024-07-23T14:06:00Z" w16du:dateUtc="2024-07-23T18:06:00Z">
              <w:rPr>
                <w:bCs/>
                <w:sz w:val="22"/>
              </w:rPr>
            </w:rPrChange>
          </w:rPr>
          <w:t>this event</w:t>
        </w:r>
      </w:ins>
      <w:ins w:id="71" w:author="Billy Mitchell" w:date="2024-07-12T22:49:00Z" w16du:dateUtc="2024-07-13T02:49:00Z">
        <w:r w:rsidR="001B24AA" w:rsidRPr="000E4249">
          <w:rPr>
            <w:bCs/>
            <w:szCs w:val="24"/>
            <w:rPrChange w:id="72" w:author="Billy Mitchell" w:date="2024-07-23T14:06:00Z" w16du:dateUtc="2024-07-23T18:06:00Z">
              <w:rPr>
                <w:bCs/>
                <w:sz w:val="22"/>
              </w:rPr>
            </w:rPrChange>
          </w:rPr>
          <w:t>]</w:t>
        </w:r>
      </w:ins>
      <w:ins w:id="73" w:author="Billy Mitchell" w:date="2024-07-12T22:46:00Z" w16du:dateUtc="2024-07-13T02:46:00Z">
        <w:r w:rsidR="001B24AA" w:rsidRPr="000E4249">
          <w:rPr>
            <w:bCs/>
            <w:szCs w:val="24"/>
            <w:rPrChange w:id="74" w:author="Billy Mitchell" w:date="2024-07-23T14:06:00Z" w16du:dateUtc="2024-07-23T18:06:00Z">
              <w:rPr>
                <w:bCs/>
                <w:sz w:val="22"/>
              </w:rPr>
            </w:rPrChange>
          </w:rPr>
          <w:t xml:space="preserve">, how intense was the </w:t>
        </w:r>
      </w:ins>
      <w:ins w:id="75" w:author="Billy Mitchell" w:date="2024-07-12T22:49:00Z" w16du:dateUtc="2024-07-13T02:49:00Z">
        <w:r w:rsidR="001B24AA" w:rsidRPr="000E4249">
          <w:rPr>
            <w:bCs/>
            <w:szCs w:val="24"/>
            <w:rPrChange w:id="76" w:author="Billy Mitchell" w:date="2024-07-23T14:06:00Z" w16du:dateUtc="2024-07-23T18:06:00Z">
              <w:rPr>
                <w:bCs/>
                <w:sz w:val="22"/>
              </w:rPr>
            </w:rPrChange>
          </w:rPr>
          <w:t>[</w:t>
        </w:r>
      </w:ins>
      <w:ins w:id="77" w:author="Billy Mitchell" w:date="2024-07-12T22:46:00Z" w16du:dateUtc="2024-07-13T02:46:00Z">
        <w:r w:rsidR="001B24AA" w:rsidRPr="000E4249">
          <w:rPr>
            <w:bCs/>
            <w:szCs w:val="24"/>
            <w:rPrChange w:id="78" w:author="Billy Mitchell" w:date="2024-07-23T14:06:00Z" w16du:dateUtc="2024-07-23T18:06:00Z">
              <w:rPr>
                <w:bCs/>
                <w:sz w:val="22"/>
              </w:rPr>
            </w:rPrChange>
          </w:rPr>
          <w:t>emotion</w:t>
        </w:r>
      </w:ins>
      <w:ins w:id="79" w:author="Billy Mitchell" w:date="2024-07-12T22:49:00Z" w16du:dateUtc="2024-07-13T02:49:00Z">
        <w:r w:rsidR="001B24AA" w:rsidRPr="000E4249">
          <w:rPr>
            <w:bCs/>
            <w:szCs w:val="24"/>
            <w:rPrChange w:id="80" w:author="Billy Mitchell" w:date="2024-07-23T14:06:00Z" w16du:dateUtc="2024-07-23T18:06:00Z">
              <w:rPr>
                <w:bCs/>
                <w:sz w:val="22"/>
              </w:rPr>
            </w:rPrChange>
          </w:rPr>
          <w:t>]</w:t>
        </w:r>
      </w:ins>
      <w:ins w:id="81" w:author="Billy Mitchell" w:date="2024-07-12T22:46:00Z" w16du:dateUtc="2024-07-13T02:46:00Z">
        <w:r w:rsidR="001B24AA" w:rsidRPr="000E4249">
          <w:rPr>
            <w:bCs/>
            <w:szCs w:val="24"/>
            <w:rPrChange w:id="82"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83" w:author="Billy Mitchell" w:date="2024-07-12T22:50:00Z" w16du:dateUtc="2024-07-13T02:50:00Z">
        <w:r w:rsidR="001B24AA" w:rsidRPr="000E4249">
          <w:rPr>
            <w:szCs w:val="24"/>
          </w:rPr>
          <w:t xml:space="preserve"> (</w:t>
        </w:r>
        <w:r w:rsidR="001B24AA" w:rsidRPr="000E4249">
          <w:rPr>
            <w:bCs/>
            <w:szCs w:val="24"/>
            <w:rPrChange w:id="84"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85"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9D7878" w:rsidRPr="000E4249">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86"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86"/>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16AB1C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9D7878">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9D7878">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87"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88" w:author="Billy Mitchell" w:date="2024-07-12T23:28:00Z" w16du:dateUtc="2024-07-13T03:28:00Z">
        <w:r w:rsidRPr="00A76031">
          <w:rPr>
            <w:b/>
            <w:bCs/>
            <w:szCs w:val="24"/>
            <w:rPrChange w:id="89" w:author="Billy Mitchell" w:date="2024-07-12T23:28:00Z" w16du:dateUtc="2024-07-13T03:28:00Z">
              <w:rPr>
                <w:szCs w:val="24"/>
              </w:rPr>
            </w:rPrChange>
          </w:rPr>
          <w:t xml:space="preserve">Event </w:t>
        </w:r>
        <w:r>
          <w:rPr>
            <w:b/>
            <w:bCs/>
            <w:szCs w:val="24"/>
          </w:rPr>
          <w:t xml:space="preserve">Location </w:t>
        </w:r>
        <w:r w:rsidRPr="00A76031">
          <w:rPr>
            <w:b/>
            <w:bCs/>
            <w:szCs w:val="24"/>
            <w:rPrChange w:id="90" w:author="Billy Mitchell" w:date="2024-07-12T23:28:00Z" w16du:dateUtc="2024-07-13T03:28:00Z">
              <w:rPr>
                <w:szCs w:val="24"/>
              </w:rPr>
            </w:rPrChange>
          </w:rPr>
          <w:t>Coding.</w:t>
        </w:r>
        <w:r>
          <w:rPr>
            <w:b/>
            <w:bCs/>
            <w:szCs w:val="24"/>
          </w:rPr>
          <w:t xml:space="preserve"> </w:t>
        </w:r>
      </w:ins>
      <w:ins w:id="91" w:author="Billy Mitchell" w:date="2024-07-12T23:29:00Z" w16du:dateUtc="2024-07-13T03:29:00Z">
        <w:r w:rsidRPr="00A76031">
          <w:rPr>
            <w:szCs w:val="24"/>
            <w:rPrChange w:id="92" w:author="Billy Mitchell" w:date="2024-07-12T23:29:00Z" w16du:dateUtc="2024-07-13T03:29:00Z">
              <w:rPr>
                <w:b/>
                <w:bCs/>
                <w:szCs w:val="24"/>
              </w:rPr>
            </w:rPrChange>
          </w:rPr>
          <w:t xml:space="preserve">Prior </w:t>
        </w:r>
        <w:r>
          <w:rPr>
            <w:szCs w:val="24"/>
          </w:rPr>
          <w:t xml:space="preserve">to launching our study, </w:t>
        </w:r>
      </w:ins>
      <w:ins w:id="93" w:author="Billy Mitchell" w:date="2024-07-12T23:30:00Z" w16du:dateUtc="2024-07-13T03:30:00Z">
        <w:r>
          <w:rPr>
            <w:szCs w:val="24"/>
          </w:rPr>
          <w:t>a key</w:t>
        </w:r>
      </w:ins>
      <w:ins w:id="94" w:author="Billy Mitchell" w:date="2024-07-12T23:32:00Z" w16du:dateUtc="2024-07-13T03:32:00Z">
        <w:r w:rsidR="005B1AD8">
          <w:rPr>
            <w:szCs w:val="24"/>
          </w:rPr>
          <w:t xml:space="preserve"> was </w:t>
        </w:r>
      </w:ins>
      <w:ins w:id="95" w:author="Billy Mitchell" w:date="2024-07-12T23:33:00Z" w16du:dateUtc="2024-07-13T03:33:00Z">
        <w:r w:rsidR="005B1AD8">
          <w:rPr>
            <w:szCs w:val="24"/>
          </w:rPr>
          <w:t>generated by research staff</w:t>
        </w:r>
      </w:ins>
      <w:ins w:id="96"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97" w:author="Billy Mitchell" w:date="2024-07-12T23:31:00Z" w16du:dateUtc="2024-07-13T03:31:00Z">
        <w:r>
          <w:rPr>
            <w:szCs w:val="24"/>
          </w:rPr>
          <w:t>including descriptions</w:t>
        </w:r>
      </w:ins>
      <w:ins w:id="98" w:author="Billy Mitchell" w:date="2024-07-12T23:32:00Z" w16du:dateUtc="2024-07-13T03:32:00Z">
        <w:r>
          <w:rPr>
            <w:szCs w:val="24"/>
          </w:rPr>
          <w:t>, temporal order,</w:t>
        </w:r>
      </w:ins>
      <w:ins w:id="99" w:author="Billy Mitchell" w:date="2024-07-12T23:31:00Z" w16du:dateUtc="2024-07-13T03:31:00Z">
        <w:r>
          <w:rPr>
            <w:szCs w:val="24"/>
          </w:rPr>
          <w:t xml:space="preserve"> and the approximate locations of each event.</w:t>
        </w:r>
      </w:ins>
      <w:ins w:id="100" w:author="Billy Mitchell" w:date="2024-07-12T23:33:00Z" w16du:dateUtc="2024-07-13T03:33:00Z">
        <w:r w:rsidR="005B1AD8">
          <w:rPr>
            <w:szCs w:val="24"/>
          </w:rPr>
          <w:t xml:space="preserve"> </w:t>
        </w:r>
      </w:ins>
      <w:ins w:id="101" w:author="Billy Mitchell" w:date="2024-07-12T23:34:00Z" w16du:dateUtc="2024-07-13T03:34:00Z">
        <w:r w:rsidR="005B1AD8">
          <w:rPr>
            <w:szCs w:val="24"/>
          </w:rPr>
          <w:t xml:space="preserve">This key was used as a </w:t>
        </w:r>
        <w:r w:rsidR="005B1AD8">
          <w:rPr>
            <w:szCs w:val="24"/>
          </w:rPr>
          <w:lastRenderedPageBreak/>
          <w:t xml:space="preserve">reference by two </w:t>
        </w:r>
      </w:ins>
      <w:ins w:id="102" w:author="Billy Mitchell" w:date="2024-07-12T23:35:00Z" w16du:dateUtc="2024-07-13T03:35:00Z">
        <w:r w:rsidR="005B1AD8">
          <w:rPr>
            <w:szCs w:val="24"/>
          </w:rPr>
          <w:t xml:space="preserve">additional </w:t>
        </w:r>
      </w:ins>
      <w:ins w:id="103" w:author="Billy Mitchell" w:date="2024-07-12T23:34:00Z" w16du:dateUtc="2024-07-13T03:34:00Z">
        <w:r w:rsidR="005B1AD8">
          <w:rPr>
            <w:szCs w:val="24"/>
          </w:rPr>
          <w:t>hypothesi</w:t>
        </w:r>
      </w:ins>
      <w:ins w:id="104" w:author="Billy Mitchell" w:date="2024-07-12T23:35:00Z" w16du:dateUtc="2024-07-13T03:35:00Z">
        <w:r w:rsidR="005B1AD8">
          <w:rPr>
            <w:szCs w:val="24"/>
          </w:rPr>
          <w:t xml:space="preserve">s-blind independent raters who had not experienced the haunted house to identify the approximate locations of each event </w:t>
        </w:r>
      </w:ins>
      <w:ins w:id="105" w:author="Billy Mitchell" w:date="2024-07-12T23:36:00Z" w16du:dateUtc="2024-07-13T03:36:00Z">
        <w:r w:rsidR="005B1AD8">
          <w:rPr>
            <w:szCs w:val="24"/>
          </w:rPr>
          <w:t>reported</w:t>
        </w:r>
      </w:ins>
      <w:ins w:id="106" w:author="Billy Mitchell" w:date="2024-07-12T23:35:00Z" w16du:dateUtc="2024-07-13T03:35:00Z">
        <w:r w:rsidR="005B1AD8">
          <w:rPr>
            <w:szCs w:val="24"/>
          </w:rPr>
          <w:t xml:space="preserve"> by participants </w:t>
        </w:r>
      </w:ins>
      <w:ins w:id="107" w:author="Billy Mitchell" w:date="2024-07-12T23:36:00Z" w16du:dateUtc="2024-07-13T03:36:00Z">
        <w:r w:rsidR="005B1AD8">
          <w:rPr>
            <w:szCs w:val="24"/>
          </w:rPr>
          <w:t>using the detailed descriptions that they provided</w:t>
        </w:r>
      </w:ins>
      <w:ins w:id="108" w:author="Billy Mitchell" w:date="2024-07-12T23:37:00Z" w16du:dateUtc="2024-07-13T03:37:00Z">
        <w:r w:rsidR="005B1AD8">
          <w:rPr>
            <w:szCs w:val="24"/>
          </w:rPr>
          <w:t xml:space="preserve">. Each event was labeled as occurring either within one of the four sections or as “not applicable” in cases of high </w:t>
        </w:r>
      </w:ins>
      <w:ins w:id="109" w:author="Billy Mitchell" w:date="2024-07-12T23:38:00Z" w16du:dateUtc="2024-07-13T03:38:00Z">
        <w:r w:rsidR="005B1AD8">
          <w:rPr>
            <w:szCs w:val="24"/>
          </w:rPr>
          <w:t xml:space="preserve">ambiguity. The </w:t>
        </w:r>
      </w:ins>
      <w:ins w:id="110" w:author="Billy Mitchell" w:date="2024-07-12T23:42:00Z" w16du:dateUtc="2024-07-13T03:42:00Z">
        <w:r w:rsidR="0032126A">
          <w:rPr>
            <w:szCs w:val="24"/>
          </w:rPr>
          <w:t xml:space="preserve">training and </w:t>
        </w:r>
      </w:ins>
      <w:ins w:id="111" w:author="Billy Mitchell" w:date="2024-07-12T23:38:00Z" w16du:dateUtc="2024-07-13T03:38:00Z">
        <w:r w:rsidR="005B1AD8">
          <w:rPr>
            <w:szCs w:val="24"/>
          </w:rPr>
          <w:t>rating process</w:t>
        </w:r>
      </w:ins>
      <w:ins w:id="112" w:author="Billy Mitchell" w:date="2024-07-12T23:39:00Z" w16du:dateUtc="2024-07-13T03:39:00Z">
        <w:r w:rsidR="005B1AD8">
          <w:rPr>
            <w:szCs w:val="24"/>
          </w:rPr>
          <w:t xml:space="preserve"> otherwise mirrored the procedure outlined for strategy usage coding. </w:t>
        </w:r>
      </w:ins>
      <w:proofErr w:type="gramStart"/>
      <w:ins w:id="113" w:author="Billy Mitchell" w:date="2024-07-12T23:43:00Z" w16du:dateUtc="2024-07-13T03:43:00Z">
        <w:r w:rsidR="0032126A">
          <w:rPr>
            <w:szCs w:val="24"/>
          </w:rPr>
          <w:t>Agreement</w:t>
        </w:r>
        <w:proofErr w:type="gramEnd"/>
        <w:r w:rsidR="0032126A">
          <w:rPr>
            <w:szCs w:val="24"/>
          </w:rPr>
          <w:t xml:space="preserve"> between raters was high (IRR = 0.91</w:t>
        </w:r>
      </w:ins>
      <w:ins w:id="114" w:author="Billy Mitchell" w:date="2024-07-12T23:44:00Z" w16du:dateUtc="2024-07-13T03:44:00Z">
        <w:r w:rsidR="0032126A">
          <w:rPr>
            <w:szCs w:val="24"/>
          </w:rPr>
          <w:t>8).</w:t>
        </w:r>
      </w:ins>
    </w:p>
    <w:p w14:paraId="75013AA1" w14:textId="0124AFBB"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9D7878">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6CCF9766" w:rsidR="0057698D" w:rsidRDefault="0099482C" w:rsidP="000967D7">
      <w:pPr>
        <w:spacing w:after="0" w:line="480" w:lineRule="auto"/>
        <w:ind w:left="0" w:firstLine="720"/>
        <w:rPr>
          <w:ins w:id="115"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9D7878">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9D7878">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46C08F7" w:rsidR="0057698D" w:rsidRPr="00C05F02" w:rsidRDefault="00E77A87" w:rsidP="00C05F02">
      <w:pPr>
        <w:spacing w:after="0" w:line="480" w:lineRule="auto"/>
        <w:ind w:left="0" w:firstLine="720"/>
        <w:rPr>
          <w:ins w:id="116" w:author="Billy Mitchell" w:date="2024-07-12T23:21:00Z" w16du:dateUtc="2024-07-13T03:21:00Z"/>
        </w:rPr>
      </w:pPr>
      <w:ins w:id="117" w:author="Billy Mitchell" w:date="2024-07-12T23:00:00Z" w16du:dateUtc="2024-07-13T03:00:00Z">
        <w:r>
          <w:rPr>
            <w:szCs w:val="24"/>
          </w:rPr>
          <w:t xml:space="preserve">This observational approach, using the idiosyncratic self-reported emotional intensity of each subject to predict regulation behaviors, differs substantively from its </w:t>
        </w:r>
        <w:proofErr w:type="gramStart"/>
        <w:r>
          <w:rPr>
            <w:szCs w:val="24"/>
          </w:rPr>
          <w:t>experimentally-</w:t>
        </w:r>
        <w:r>
          <w:rPr>
            <w:szCs w:val="24"/>
          </w:rPr>
          <w:lastRenderedPageBreak/>
          <w:t>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e average experienced intensity of any given stimulus will match the standardized value for that stimulus. In exchange for making this assumption, researchers </w:t>
        </w:r>
      </w:ins>
      <w:proofErr w:type="gramStart"/>
      <w:ins w:id="118" w:author="Billy Mitchell" w:date="2024-07-12T23:02:00Z" w16du:dateUtc="2024-07-13T03:02:00Z">
        <w:r w:rsidR="004A023F">
          <w:rPr>
            <w:szCs w:val="24"/>
          </w:rPr>
          <w:t xml:space="preserve">likely </w:t>
        </w:r>
      </w:ins>
      <w:ins w:id="119" w:author="Billy Mitchell" w:date="2024-07-12T23:00:00Z" w16du:dateUtc="2024-07-13T03:00:00Z">
        <w:r>
          <w:rPr>
            <w:szCs w:val="24"/>
          </w:rPr>
          <w:t>reduce</w:t>
        </w:r>
        <w:proofErr w:type="gramEnd"/>
        <w:r>
          <w:rPr>
            <w:szCs w:val="24"/>
          </w:rPr>
          <w:t xml:space="preserve"> potential confounds and are better able to address causality.</w:t>
        </w:r>
      </w:ins>
      <w:ins w:id="120" w:author="Billy Mitchell" w:date="2024-07-12T23:16:00Z" w16du:dateUtc="2024-07-13T03:16:00Z">
        <w:r w:rsidR="0057698D">
          <w:rPr>
            <w:szCs w:val="24"/>
          </w:rPr>
          <w:t xml:space="preserve"> </w:t>
        </w:r>
      </w:ins>
      <w:ins w:id="121"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approach</w:t>
        </w:r>
        <w:r w:rsidR="00466D8D">
          <w:t xml:space="preserve"> we had</w:t>
        </w:r>
        <w:r w:rsidR="00466D8D" w:rsidRPr="00C05F02">
          <w:t>, we</w:t>
        </w:r>
        <w:r w:rsidR="00466D8D">
          <w:t xml:space="preserve"> </w:t>
        </w:r>
        <w:r w:rsidR="00466D8D" w:rsidRPr="00C05F02">
          <w:t>assume that the personal experience</w:t>
        </w:r>
      </w:ins>
      <w:ins w:id="122" w:author="Billy Mitchell" w:date="2024-07-23T16:36:00Z" w16du:dateUtc="2024-07-23T20:36:00Z">
        <w:r w:rsidR="00466D8D">
          <w:t>s</w:t>
        </w:r>
      </w:ins>
      <w:ins w:id="123" w:author="Billy Mitchell" w:date="2024-07-23T16:35:00Z" w16du:dateUtc="2024-07-23T20:35:00Z">
        <w:r w:rsidR="00466D8D" w:rsidRPr="00C05F02">
          <w:t xml:space="preserve"> report</w:t>
        </w:r>
        <w:r w:rsidR="00466D8D">
          <w:t>ed</w:t>
        </w:r>
        <w:r w:rsidR="00466D8D">
          <w:t xml:space="preserve"> represent</w:t>
        </w:r>
        <w:r w:rsidR="00466D8D" w:rsidRPr="00C05F02">
          <w:t xml:space="preserve"> pre-regulation. However, </w:t>
        </w:r>
      </w:ins>
      <w:ins w:id="124" w:author="Billy Mitchell" w:date="2024-07-23T16:36:00Z" w16du:dateUtc="2024-07-23T20:36:00Z">
        <w:r w:rsidR="00466D8D">
          <w:t xml:space="preserve">using </w:t>
        </w:r>
      </w:ins>
      <w:ins w:id="125" w:author="Billy Mitchell" w:date="2024-07-23T16:35:00Z" w16du:dateUtc="2024-07-23T20:35:00Z">
        <w:r w:rsidR="00466D8D">
          <w:t>the standard</w:t>
        </w:r>
      </w:ins>
      <w:ins w:id="126" w:author="Billy Mitchell" w:date="2024-07-23T16:36:00Z" w16du:dateUtc="2024-07-23T20:36:00Z">
        <w:r w:rsidR="00466D8D">
          <w:t>ized</w:t>
        </w:r>
      </w:ins>
      <w:ins w:id="127" w:author="Billy Mitchell" w:date="2024-07-23T16:35:00Z" w16du:dateUtc="2024-07-23T20:35:00Z">
        <w:r w:rsidR="00466D8D" w:rsidRPr="00C05F02">
          <w:t xml:space="preserve"> approach</w:t>
        </w:r>
      </w:ins>
      <w:ins w:id="128" w:author="Billy Mitchell" w:date="2024-07-23T16:36:00Z" w16du:dateUtc="2024-07-23T20:36:00Z">
        <w:r w:rsidR="00466D8D">
          <w:t xml:space="preserve"> would </w:t>
        </w:r>
      </w:ins>
      <w:ins w:id="129" w:author="Billy Mitchell" w:date="2024-07-23T16:35:00Z" w16du:dateUtc="2024-07-23T20:35:00Z">
        <w:r w:rsidR="00466D8D" w:rsidRPr="00C05F02">
          <w:t>assume that the standardized value</w:t>
        </w:r>
      </w:ins>
      <w:ins w:id="130" w:author="Billy Mitchell" w:date="2024-07-23T16:36:00Z" w16du:dateUtc="2024-07-23T20:36:00Z">
        <w:r w:rsidR="00466D8D">
          <w:t>s</w:t>
        </w:r>
      </w:ins>
      <w:ins w:id="131" w:author="Billy Mitchell" w:date="2024-07-23T16:35:00Z" w16du:dateUtc="2024-07-23T20:35:00Z">
        <w:r w:rsidR="00466D8D" w:rsidRPr="00C05F02">
          <w:t xml:space="preserve"> represent personal experience</w:t>
        </w:r>
      </w:ins>
      <w:ins w:id="132" w:author="Billy Mitchell" w:date="2024-07-23T16:37:00Z" w16du:dateUtc="2024-07-23T20:37:00Z">
        <w:r w:rsidR="00466D8D">
          <w:t>s</w:t>
        </w:r>
      </w:ins>
      <w:ins w:id="133" w:author="Billy Mitchell" w:date="2024-07-23T16:35:00Z" w16du:dateUtc="2024-07-23T20:35:00Z">
        <w:r w:rsidR="00466D8D" w:rsidRPr="00C05F02">
          <w:t>.</w:t>
        </w:r>
      </w:ins>
      <w:ins w:id="134" w:author="Billy Mitchell" w:date="2024-07-23T16:37:00Z" w16du:dateUtc="2024-07-23T20:37:00Z">
        <w:r w:rsidR="00466D8D">
          <w:t xml:space="preserve"> </w:t>
        </w:r>
        <w:r w:rsidR="00466D8D">
          <w:rPr>
            <w:szCs w:val="24"/>
          </w:rPr>
          <w:t>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despite the typical, everyday variability in emotion responses that standardized approaches smooth over.</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35"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35"/>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2F843E8D"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9D7878">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B1A7702"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9D7878">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9D7878">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9D7878">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9D7878">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9D7878">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9D7878">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9D7878">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71FA5408" w:rsidR="003E0416" w:rsidRDefault="003A18DB" w:rsidP="003E0416">
      <w:pPr>
        <w:spacing w:after="0" w:line="480" w:lineRule="auto"/>
        <w:ind w:left="0" w:firstLine="720"/>
        <w:rPr>
          <w:ins w:id="136"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9D7878">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137" w:author="Billy Mitchell" w:date="2024-07-13T00:38:00Z">
        <w:r w:rsidRPr="00710F71">
          <w:rPr>
            <w:b/>
            <w:bCs/>
            <w:szCs w:val="24"/>
            <w:rPrChange w:id="138" w:author="Billy Mitchell" w:date="2024-07-13T00:38:00Z" w16du:dateUtc="2024-07-13T04:38:00Z">
              <w:rPr>
                <w:szCs w:val="24"/>
              </w:rPr>
            </w:rPrChange>
          </w:rPr>
          <w:t>Manipulated emotion intensity does not predict regulation</w:t>
        </w:r>
      </w:ins>
      <w:ins w:id="139" w:author="Billy Mitchell" w:date="2024-07-13T00:38:00Z" w16du:dateUtc="2024-07-13T04:38:00Z">
        <w:r>
          <w:rPr>
            <w:szCs w:val="24"/>
          </w:rPr>
          <w:t xml:space="preserve">. </w:t>
        </w:r>
      </w:ins>
      <w:ins w:id="140" w:author="Billy Mitchell" w:date="2024-07-12T23:45:00Z" w16du:dateUtc="2024-07-13T03:45:00Z">
        <w:r w:rsidR="003069BE">
          <w:rPr>
            <w:szCs w:val="24"/>
          </w:rPr>
          <w:t>Altho</w:t>
        </w:r>
      </w:ins>
      <w:ins w:id="141"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42" w:author="Billy Mitchell" w:date="2024-07-12T23:47:00Z" w16du:dateUtc="2024-07-13T03:47:00Z">
        <w:r w:rsidR="003069BE">
          <w:rPr>
            <w:szCs w:val="24"/>
          </w:rPr>
          <w:t>. As such, by specifying the intensity category of the section i</w:t>
        </w:r>
      </w:ins>
      <w:ins w:id="143"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44" w:author="Billy Mitchell" w:date="2024-07-12T23:49:00Z" w16du:dateUtc="2024-07-13T03:49:00Z">
        <w:r w:rsidR="003069BE">
          <w:rPr>
            <w:szCs w:val="24"/>
          </w:rPr>
          <w:t>a design that imperfectly</w:t>
        </w:r>
      </w:ins>
      <w:ins w:id="145" w:author="Billy Mitchell" w:date="2024-07-12T23:54:00Z" w16du:dateUtc="2024-07-13T03:54:00Z">
        <w:r w:rsidR="00580E79">
          <w:rPr>
            <w:szCs w:val="24"/>
          </w:rPr>
          <w:t>-</w:t>
        </w:r>
      </w:ins>
      <w:ins w:id="146" w:author="Billy Mitchell" w:date="2024-07-12T23:49:00Z" w16du:dateUtc="2024-07-13T03:49:00Z">
        <w:r w:rsidR="003069BE">
          <w:rPr>
            <w:szCs w:val="24"/>
          </w:rPr>
          <w:t>but</w:t>
        </w:r>
      </w:ins>
      <w:ins w:id="147" w:author="Billy Mitchell" w:date="2024-07-12T23:54:00Z" w16du:dateUtc="2024-07-13T03:54:00Z">
        <w:r w:rsidR="00580E79">
          <w:rPr>
            <w:szCs w:val="24"/>
          </w:rPr>
          <w:t>-</w:t>
        </w:r>
      </w:ins>
      <w:ins w:id="148" w:author="Billy Mitchell" w:date="2024-07-12T23:49:00Z" w16du:dateUtc="2024-07-13T03:49:00Z">
        <w:r w:rsidR="003069BE">
          <w:rPr>
            <w:szCs w:val="24"/>
          </w:rPr>
          <w:t>more</w:t>
        </w:r>
      </w:ins>
      <w:ins w:id="149" w:author="Billy Mitchell" w:date="2024-07-12T23:54:00Z" w16du:dateUtc="2024-07-13T03:54:00Z">
        <w:r w:rsidR="00580E79">
          <w:rPr>
            <w:szCs w:val="24"/>
          </w:rPr>
          <w:t>-</w:t>
        </w:r>
      </w:ins>
      <w:ins w:id="150" w:author="Billy Mitchell" w:date="2024-07-12T23:49:00Z" w16du:dateUtc="2024-07-13T03:49:00Z">
        <w:r w:rsidR="003069BE">
          <w:rPr>
            <w:szCs w:val="24"/>
          </w:rPr>
          <w:lastRenderedPageBreak/>
          <w:t xml:space="preserve">closely resembled the emotion manipulation exhibited in lab studies. </w:t>
        </w:r>
      </w:ins>
      <w:ins w:id="151" w:author="Billy Mitchell" w:date="2024-07-12T23:59:00Z" w16du:dateUtc="2024-07-13T03:59:00Z">
        <w:r w:rsidR="00580E79">
          <w:rPr>
            <w:szCs w:val="24"/>
          </w:rPr>
          <w:t>A paired t-test</w:t>
        </w:r>
      </w:ins>
      <w:ins w:id="152" w:author="Billy Mitchell" w:date="2024-07-13T00:01:00Z" w16du:dateUtc="2024-07-13T04:01:00Z">
        <w:r w:rsidR="00580E79">
          <w:rPr>
            <w:szCs w:val="24"/>
          </w:rPr>
          <w:t xml:space="preserve"> - </w:t>
        </w:r>
      </w:ins>
      <w:ins w:id="153" w:author="Billy Mitchell" w:date="2024-07-12T23:59:00Z" w16du:dateUtc="2024-07-13T03:59:00Z">
        <w:r w:rsidR="00580E79">
          <w:rPr>
            <w:szCs w:val="24"/>
          </w:rPr>
          <w:t>using r</w:t>
        </w:r>
      </w:ins>
      <w:ins w:id="154" w:author="Billy Mitchell" w:date="2024-07-12T23:57:00Z" w16du:dateUtc="2024-07-13T03:57:00Z">
        <w:r w:rsidR="00580E79">
          <w:rPr>
            <w:szCs w:val="24"/>
          </w:rPr>
          <w:t>atings</w:t>
        </w:r>
      </w:ins>
      <w:ins w:id="155" w:author="Billy Mitchell" w:date="2024-07-12T23:58:00Z" w16du:dateUtc="2024-07-13T03:58:00Z">
        <w:r w:rsidR="00580E79">
          <w:rPr>
            <w:szCs w:val="24"/>
          </w:rPr>
          <w:t xml:space="preserve"> of fear that</w:t>
        </w:r>
      </w:ins>
      <w:ins w:id="156" w:author="Billy Mitchell" w:date="2024-07-12T23:57:00Z" w16du:dateUtc="2024-07-13T03:57:00Z">
        <w:r w:rsidR="00580E79">
          <w:rPr>
            <w:szCs w:val="24"/>
          </w:rPr>
          <w:t xml:space="preserve"> subjects </w:t>
        </w:r>
      </w:ins>
      <w:ins w:id="157" w:author="Billy Mitchell" w:date="2024-07-12T23:58:00Z" w16du:dateUtc="2024-07-13T03:58:00Z">
        <w:r w:rsidR="00580E79">
          <w:rPr>
            <w:szCs w:val="24"/>
          </w:rPr>
          <w:t xml:space="preserve">self-reported </w:t>
        </w:r>
      </w:ins>
      <w:ins w:id="158" w:author="Billy Mitchell" w:date="2024-07-12T23:59:00Z" w16du:dateUtc="2024-07-13T03:59:00Z">
        <w:r w:rsidR="00580E79">
          <w:rPr>
            <w:szCs w:val="24"/>
          </w:rPr>
          <w:t xml:space="preserve">on a 5-point numeric scale </w:t>
        </w:r>
      </w:ins>
      <w:ins w:id="159" w:author="Billy Mitchell" w:date="2024-07-12T23:58:00Z" w16du:dateUtc="2024-07-13T03:58:00Z">
        <w:r w:rsidR="00580E79">
          <w:rPr>
            <w:szCs w:val="24"/>
          </w:rPr>
          <w:t>after each</w:t>
        </w:r>
      </w:ins>
      <w:ins w:id="160" w:author="Billy Mitchell" w:date="2024-07-12T23:59:00Z" w16du:dateUtc="2024-07-13T03:59:00Z">
        <w:r w:rsidR="00580E79">
          <w:rPr>
            <w:szCs w:val="24"/>
          </w:rPr>
          <w:t xml:space="preserve"> section</w:t>
        </w:r>
      </w:ins>
      <w:ins w:id="161" w:author="Billy Mitchell" w:date="2024-07-13T00:01:00Z" w16du:dateUtc="2024-07-13T04:01:00Z">
        <w:r w:rsidR="00580E79">
          <w:rPr>
            <w:szCs w:val="24"/>
          </w:rPr>
          <w:t xml:space="preserve"> during exposure -</w:t>
        </w:r>
      </w:ins>
      <w:ins w:id="162" w:author="Billy Mitchell" w:date="2024-07-12T23:58:00Z" w16du:dateUtc="2024-07-13T03:58:00Z">
        <w:r w:rsidR="00580E79">
          <w:rPr>
            <w:szCs w:val="24"/>
          </w:rPr>
          <w:t xml:space="preserve"> </w:t>
        </w:r>
      </w:ins>
      <w:ins w:id="163" w:author="Billy Mitchell" w:date="2024-07-12T23:59:00Z" w16du:dateUtc="2024-07-13T03:59:00Z">
        <w:r w:rsidR="00580E79">
          <w:rPr>
            <w:szCs w:val="24"/>
          </w:rPr>
          <w:t xml:space="preserve">confirmed that </w:t>
        </w:r>
      </w:ins>
      <w:ins w:id="164" w:author="Billy Mitchell" w:date="2024-07-13T00:00:00Z" w16du:dateUtc="2024-07-13T04:00:00Z">
        <w:r w:rsidR="00580E79">
          <w:rPr>
            <w:szCs w:val="24"/>
          </w:rPr>
          <w:t>subjects</w:t>
        </w:r>
      </w:ins>
      <w:ins w:id="165" w:author="Billy Mitchell" w:date="2024-07-13T00:01:00Z" w16du:dateUtc="2024-07-13T04:01:00Z">
        <w:r w:rsidR="00580E79">
          <w:rPr>
            <w:szCs w:val="24"/>
          </w:rPr>
          <w:t xml:space="preserve"> experienced the high-intensity sections with s</w:t>
        </w:r>
      </w:ins>
      <w:ins w:id="166" w:author="Billy Mitchell" w:date="2024-07-13T00:02:00Z" w16du:dateUtc="2024-07-13T04:02:00Z">
        <w:r w:rsidR="00580E79">
          <w:rPr>
            <w:szCs w:val="24"/>
          </w:rPr>
          <w:t>ignificantly more fear than the low-intensity sections (</w:t>
        </w:r>
      </w:ins>
      <w:ins w:id="167"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168" w:author="Billy Mitchell" w:date="2024-07-13T00:21:00Z" w16du:dateUtc="2024-07-13T04:21:00Z">
        <w:r w:rsidR="00E964CD">
          <w:rPr>
            <w:bCs/>
            <w:szCs w:val="24"/>
          </w:rPr>
          <w:t>.</w:t>
        </w:r>
      </w:ins>
      <w:ins w:id="169" w:author="Billy Mitchell" w:date="2024-07-13T00:03:00Z" w16du:dateUtc="2024-07-13T04:03:00Z">
        <w:r w:rsidR="00807561">
          <w:rPr>
            <w:bCs/>
            <w:szCs w:val="24"/>
          </w:rPr>
          <w:t>9</w:t>
        </w:r>
      </w:ins>
      <w:ins w:id="170" w:author="Billy Mitchell" w:date="2024-07-13T00:21:00Z" w16du:dateUtc="2024-07-13T04:21:00Z">
        <w:r w:rsidR="00E964CD">
          <w:rPr>
            <w:bCs/>
            <w:szCs w:val="24"/>
          </w:rPr>
          <w:t>0</w:t>
        </w:r>
      </w:ins>
      <w:ins w:id="171"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172" w:author="Billy Mitchell" w:date="2024-07-13T00:04:00Z" w16du:dateUtc="2024-07-13T04:04:00Z">
        <w:r w:rsidR="00807561">
          <w:rPr>
            <w:bCs/>
            <w:szCs w:val="24"/>
          </w:rPr>
          <w:t>235.0</w:t>
        </w:r>
      </w:ins>
      <w:ins w:id="173" w:author="Billy Mitchell" w:date="2024-07-13T00:03:00Z" w16du:dateUtc="2024-07-13T04:03:00Z">
        <w:r w:rsidR="00807561">
          <w:rPr>
            <w:bCs/>
            <w:szCs w:val="24"/>
          </w:rPr>
          <w:t>)</w:t>
        </w:r>
        <w:r w:rsidR="00807561" w:rsidRPr="00A62570">
          <w:rPr>
            <w:bCs/>
            <w:szCs w:val="24"/>
          </w:rPr>
          <w:t xml:space="preserve"> = </w:t>
        </w:r>
      </w:ins>
      <w:ins w:id="174" w:author="Billy Mitchell" w:date="2024-07-13T00:25:00Z" w16du:dateUtc="2024-07-13T04:25:00Z">
        <w:r w:rsidR="00042DD8">
          <w:rPr>
            <w:bCs/>
            <w:szCs w:val="24"/>
          </w:rPr>
          <w:t>22.9</w:t>
        </w:r>
      </w:ins>
      <w:ins w:id="175" w:author="Billy Mitchell" w:date="2024-07-13T00:03:00Z" w16du:dateUtc="2024-07-13T04:03:00Z">
        <w:r w:rsidR="00807561" w:rsidRPr="00A62570">
          <w:rPr>
            <w:bCs/>
            <w:szCs w:val="24"/>
          </w:rPr>
          <w:t xml:space="preserve">, </w:t>
        </w:r>
        <w:r w:rsidR="00807561" w:rsidRPr="00BE73D6">
          <w:rPr>
            <w:bCs/>
            <w:i/>
            <w:iCs/>
            <w:szCs w:val="24"/>
          </w:rPr>
          <w:t xml:space="preserve">p </w:t>
        </w:r>
      </w:ins>
      <w:ins w:id="176" w:author="Billy Mitchell" w:date="2024-07-13T00:04:00Z" w16du:dateUtc="2024-07-13T04:04:00Z">
        <w:r w:rsidR="00807561">
          <w:rPr>
            <w:bCs/>
            <w:szCs w:val="24"/>
          </w:rPr>
          <w:t>&lt;</w:t>
        </w:r>
      </w:ins>
      <w:ins w:id="177" w:author="Billy Mitchell" w:date="2024-07-13T00:03:00Z" w16du:dateUtc="2024-07-13T04:03:00Z">
        <w:r w:rsidR="00807561" w:rsidRPr="00A62570">
          <w:rPr>
            <w:bCs/>
            <w:szCs w:val="24"/>
          </w:rPr>
          <w:t xml:space="preserve"> 0.</w:t>
        </w:r>
      </w:ins>
      <w:ins w:id="178" w:author="Billy Mitchell" w:date="2024-07-13T00:04:00Z" w16du:dateUtc="2024-07-13T04:04:00Z">
        <w:r w:rsidR="00807561">
          <w:rPr>
            <w:bCs/>
            <w:szCs w:val="24"/>
          </w:rPr>
          <w:t>001</w:t>
        </w:r>
      </w:ins>
      <w:ins w:id="179" w:author="Billy Mitchell" w:date="2024-07-13T00:02:00Z" w16du:dateUtc="2024-07-13T04:02:00Z">
        <w:r w:rsidR="00580E79">
          <w:rPr>
            <w:szCs w:val="24"/>
          </w:rPr>
          <w:t>).</w:t>
        </w:r>
      </w:ins>
      <w:ins w:id="180" w:author="Billy Mitchell" w:date="2024-07-13T00:19:00Z" w16du:dateUtc="2024-07-13T04:19:00Z">
        <w:r w:rsidR="00E964CD">
          <w:rPr>
            <w:szCs w:val="24"/>
          </w:rPr>
          <w:t xml:space="preserve"> The same trend was observed</w:t>
        </w:r>
      </w:ins>
      <w:ins w:id="181" w:author="Billy Mitchell" w:date="2024-07-13T00:20:00Z" w16du:dateUtc="2024-07-13T04:20:00Z">
        <w:r w:rsidR="00E964CD">
          <w:rPr>
            <w:szCs w:val="24"/>
          </w:rPr>
          <w:t xml:space="preserve"> when using the self-reported intensity of individuals emotions reported by subjects</w:t>
        </w:r>
      </w:ins>
      <w:ins w:id="182" w:author="Billy Mitchell" w:date="2024-07-13T00:25:00Z" w16du:dateUtc="2024-07-13T04:25:00Z">
        <w:r w:rsidR="00042DD8">
          <w:rPr>
            <w:szCs w:val="24"/>
          </w:rPr>
          <w:t xml:space="preserve"> in a Welch’s t-test</w:t>
        </w:r>
      </w:ins>
      <w:ins w:id="183" w:author="Billy Mitchell" w:date="2024-07-13T00:20:00Z" w16du:dateUtc="2024-07-13T04:20:00Z">
        <w:r w:rsidR="00E964CD">
          <w:rPr>
            <w:szCs w:val="24"/>
          </w:rPr>
          <w:t xml:space="preserve">, though it </w:t>
        </w:r>
      </w:ins>
      <w:ins w:id="184"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85" w:author="Billy Mitchell" w:date="2024-07-13T00:22:00Z" w16du:dateUtc="2024-07-13T04:22:00Z">
        <w:r w:rsidR="00E964CD">
          <w:rPr>
            <w:bCs/>
            <w:szCs w:val="24"/>
          </w:rPr>
          <w:t>0.48</w:t>
        </w:r>
      </w:ins>
      <w:ins w:id="186"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187" w:author="Billy Mitchell" w:date="2024-07-13T00:22:00Z" w16du:dateUtc="2024-07-13T04:22:00Z">
        <w:r w:rsidR="00E964CD">
          <w:rPr>
            <w:bCs/>
            <w:szCs w:val="24"/>
          </w:rPr>
          <w:t>4</w:t>
        </w:r>
      </w:ins>
      <w:ins w:id="188" w:author="Billy Mitchell" w:date="2024-07-13T00:23:00Z" w16du:dateUtc="2024-07-13T04:23:00Z">
        <w:r w:rsidR="00E964CD">
          <w:rPr>
            <w:bCs/>
            <w:szCs w:val="24"/>
          </w:rPr>
          <w:t>7.6</w:t>
        </w:r>
      </w:ins>
      <w:ins w:id="189" w:author="Billy Mitchell" w:date="2024-07-13T00:21:00Z" w16du:dateUtc="2024-07-13T04:21:00Z">
        <w:r w:rsidR="00E964CD">
          <w:rPr>
            <w:bCs/>
            <w:szCs w:val="24"/>
          </w:rPr>
          <w:t>)</w:t>
        </w:r>
        <w:r w:rsidR="00E964CD" w:rsidRPr="00A62570">
          <w:rPr>
            <w:bCs/>
            <w:szCs w:val="24"/>
          </w:rPr>
          <w:t xml:space="preserve"> = </w:t>
        </w:r>
      </w:ins>
      <w:ins w:id="190" w:author="Billy Mitchell" w:date="2024-07-13T00:23:00Z" w16du:dateUtc="2024-07-13T04:23:00Z">
        <w:r w:rsidR="00E964CD">
          <w:rPr>
            <w:bCs/>
            <w:szCs w:val="24"/>
          </w:rPr>
          <w:t>1.82</w:t>
        </w:r>
      </w:ins>
      <w:ins w:id="191" w:author="Billy Mitchell" w:date="2024-07-13T00:21:00Z" w16du:dateUtc="2024-07-13T04:21:00Z">
        <w:r w:rsidR="00E964CD" w:rsidRPr="00A62570">
          <w:rPr>
            <w:bCs/>
            <w:szCs w:val="24"/>
          </w:rPr>
          <w:t xml:space="preserve">, </w:t>
        </w:r>
        <w:r w:rsidR="00E964CD" w:rsidRPr="00BE73D6">
          <w:rPr>
            <w:bCs/>
            <w:i/>
            <w:iCs/>
            <w:szCs w:val="24"/>
          </w:rPr>
          <w:t xml:space="preserve">p </w:t>
        </w:r>
      </w:ins>
      <w:ins w:id="192" w:author="Billy Mitchell" w:date="2024-07-13T00:23:00Z" w16du:dateUtc="2024-07-13T04:23:00Z">
        <w:r w:rsidR="00E964CD">
          <w:rPr>
            <w:bCs/>
            <w:szCs w:val="24"/>
          </w:rPr>
          <w:t>= 0.075</w:t>
        </w:r>
      </w:ins>
      <w:ins w:id="193" w:author="Billy Mitchell" w:date="2024-07-13T00:21:00Z" w16du:dateUtc="2024-07-13T04:21:00Z">
        <w:r w:rsidR="00E964CD">
          <w:rPr>
            <w:szCs w:val="24"/>
          </w:rPr>
          <w:t>)</w:t>
        </w:r>
      </w:ins>
      <w:ins w:id="194" w:author="Billy Mitchell" w:date="2024-07-13T00:24:00Z" w16du:dateUtc="2024-07-13T04:24:00Z">
        <w:r w:rsidR="00042DD8">
          <w:rPr>
            <w:szCs w:val="24"/>
          </w:rPr>
          <w:t xml:space="preserve">. </w:t>
        </w:r>
      </w:ins>
      <w:ins w:id="195"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196"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197"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198" w:author="Billy Mitchell" w:date="2024-07-13T00:28:00Z" w16du:dateUtc="2024-07-13T04:28:00Z">
        <w:r w:rsidR="00042DD8">
          <w:rPr>
            <w:szCs w:val="24"/>
          </w:rPr>
          <w:t>231</w:t>
        </w:r>
      </w:ins>
      <w:ins w:id="199"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00" w:author="Billy Mitchell" w:date="2024-07-13T00:28:00Z" w16du:dateUtc="2024-07-13T04:28:00Z">
        <w:r w:rsidR="00042DD8">
          <w:rPr>
            <w:szCs w:val="24"/>
          </w:rPr>
          <w:t>002</w:t>
        </w:r>
      </w:ins>
      <w:ins w:id="201" w:author="Billy Mitchell" w:date="2024-07-13T00:27:00Z" w16du:dateUtc="2024-07-13T04:27:00Z">
        <w:r w:rsidR="00042DD8" w:rsidRPr="00BE73D6">
          <w:rPr>
            <w:i/>
            <w:iCs/>
            <w:szCs w:val="24"/>
          </w:rPr>
          <w:t>, p</w:t>
        </w:r>
        <w:r w:rsidR="00042DD8">
          <w:rPr>
            <w:szCs w:val="24"/>
          </w:rPr>
          <w:t xml:space="preserve"> = </w:t>
        </w:r>
      </w:ins>
      <w:ins w:id="202" w:author="Billy Mitchell" w:date="2024-07-13T00:28:00Z" w16du:dateUtc="2024-07-13T04:28:00Z">
        <w:r w:rsidR="00042DD8">
          <w:rPr>
            <w:szCs w:val="24"/>
          </w:rPr>
          <w:t>0.964</w:t>
        </w:r>
      </w:ins>
      <w:ins w:id="203" w:author="Billy Mitchell" w:date="2024-07-13T00:26:00Z" w16du:dateUtc="2024-07-13T04:26:00Z">
        <w:r w:rsidR="00042DD8">
          <w:rPr>
            <w:szCs w:val="24"/>
          </w:rPr>
          <w:t>).</w:t>
        </w:r>
      </w:ins>
      <w:ins w:id="204" w:author="Billy Mitchell" w:date="2024-07-13T00:29:00Z" w16du:dateUtc="2024-07-13T04:29:00Z">
        <w:r w:rsidR="00042DD8">
          <w:rPr>
            <w:szCs w:val="24"/>
          </w:rPr>
          <w:t xml:space="preserve"> Among events in low-intensity sections, forty per</w:t>
        </w:r>
      </w:ins>
      <w:ins w:id="205"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06" w:author="Billy Mitchell" w:date="2024-07-13T00:31:00Z" w16du:dateUtc="2024-07-13T04:31:00Z">
        <w:r w:rsidR="00042DD8">
          <w:rPr>
            <w:szCs w:val="24"/>
          </w:rPr>
          <w:t>% of events were regulated via distraction. Although</w:t>
        </w:r>
      </w:ins>
      <w:ins w:id="207" w:author="Billy Mitchell" w:date="2024-07-13T00:32:00Z" w16du:dateUtc="2024-07-13T04:32:00Z">
        <w:r w:rsidR="00042DD8">
          <w:rPr>
            <w:szCs w:val="24"/>
          </w:rPr>
          <w:t xml:space="preserve"> this approach is low resolution, it at least suggests that this null relationship isn’t simply </w:t>
        </w:r>
      </w:ins>
      <w:ins w:id="208" w:author="Billy Mitchell" w:date="2024-07-13T00:33:00Z" w16du:dateUtc="2024-07-13T04:33:00Z">
        <w:r w:rsidR="00042DD8">
          <w:rPr>
            <w:szCs w:val="24"/>
          </w:rPr>
          <w:t>because our predictor (i.e., self-reported emotion intensity)</w:t>
        </w:r>
      </w:ins>
      <w:ins w:id="209" w:author="Billy Mitchell" w:date="2024-07-23T14:15:00Z" w16du:dateUtc="2024-07-23T18:15:00Z">
        <w:r w:rsidR="00A10F00">
          <w:rPr>
            <w:szCs w:val="24"/>
          </w:rPr>
          <w:t xml:space="preserve"> is a product of, rather than a precursor to, self-regulation</w:t>
        </w:r>
      </w:ins>
      <w:ins w:id="210" w:author="Billy Mitchell" w:date="2024-07-13T00:33:00Z" w16du:dateUtc="2024-07-13T04:33:00Z">
        <w:r w:rsidR="00042DD8">
          <w:rPr>
            <w:szCs w:val="24"/>
          </w:rPr>
          <w:t>.</w:t>
        </w:r>
      </w:ins>
      <w:ins w:id="211" w:author="Billy Mitchell" w:date="2024-07-13T00:32:00Z" w16du:dateUtc="2024-07-13T04:32:00Z">
        <w:r w:rsidR="00042DD8">
          <w:rPr>
            <w:szCs w:val="24"/>
          </w:rPr>
          <w:t xml:space="preserve"> </w:t>
        </w:r>
      </w:ins>
    </w:p>
    <w:p w14:paraId="245DDEE9" w14:textId="1EE14813"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9D7878">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116C0490" w:rsidR="008126E0" w:rsidRDefault="00C4054F" w:rsidP="002C6E4D">
      <w:pPr>
        <w:spacing w:after="0" w:line="480" w:lineRule="auto"/>
        <w:ind w:left="0" w:firstLine="720"/>
        <w:rPr>
          <w:szCs w:val="24"/>
        </w:rPr>
      </w:pPr>
      <w:ins w:id="212" w:author="Billy Mitchell" w:date="2024-07-23T14:44:00Z" w16du:dateUtc="2024-07-23T18:44:00Z">
        <w:r>
          <w:rPr>
            <w:szCs w:val="24"/>
          </w:rPr>
          <w:t>A</w:t>
        </w:r>
      </w:ins>
      <w:del w:id="213"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214"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215" w:author="Billy Mitchell" w:date="2024-07-23T14:54:00Z" w16du:dateUtc="2024-07-23T18:54:00Z">
        <w:r w:rsidR="00900636">
          <w:rPr>
            <w:szCs w:val="24"/>
          </w:rPr>
          <w:t xml:space="preserve">, and that distraction may have been less successful at higher intensities </w:t>
        </w:r>
        <w:r w:rsidR="00900636">
          <w:rPr>
            <w:szCs w:val="24"/>
          </w:rPr>
          <w:lastRenderedPageBreak/>
          <w:t>than expected</w:t>
        </w:r>
      </w:ins>
      <w:r w:rsidR="0000303C">
        <w:rPr>
          <w:szCs w:val="24"/>
        </w:rPr>
        <w:t xml:space="preserve">. </w:t>
      </w:r>
      <w:ins w:id="216" w:author="Billy Mitchell" w:date="2024-07-23T14:51:00Z" w16du:dateUtc="2024-07-23T18:51:00Z">
        <w:r w:rsidR="00900636">
          <w:rPr>
            <w:szCs w:val="24"/>
          </w:rPr>
          <w:t>However, lack of experimental control obscured what intensity represented</w:t>
        </w:r>
      </w:ins>
      <w:ins w:id="217" w:author="Billy Mitchell" w:date="2024-07-23T14:52:00Z" w16du:dateUtc="2024-07-23T18:52:00Z">
        <w:r w:rsidR="00900636">
          <w:rPr>
            <w:szCs w:val="24"/>
          </w:rPr>
          <w:t xml:space="preserve"> in this context and there are a least a few plausible interpretations regarding what this null effect represents. </w:t>
        </w:r>
      </w:ins>
      <w:del w:id="218" w:author="Billy Mitchell" w:date="2024-06-03T13:09:00Z" w16du:dateUtc="2024-06-03T17:09:00Z">
        <w:r w:rsidR="00861E10" w:rsidDel="00393F57">
          <w:rPr>
            <w:szCs w:val="24"/>
          </w:rPr>
          <w:pgNum/>
        </w:r>
        <w:r w:rsidR="00861E10" w:rsidDel="00393F57">
          <w:rPr>
            <w:szCs w:val="24"/>
          </w:rPr>
          <w:delText>ilm</w:delText>
        </w:r>
      </w:del>
      <w:del w:id="219" w:author="Billy Mitchell" w:date="2024-07-23T14:51:00Z" w16du:dateUtc="2024-07-23T18:51:00Z">
        <w:r w:rsidR="004F39AA" w:rsidDel="00900636">
          <w:rPr>
            <w:szCs w:val="24"/>
          </w:rPr>
          <w:delText xml:space="preserve"> </w:delText>
        </w:r>
      </w:del>
      <w:ins w:id="220" w:author="Billy Mitchell" w:date="2024-07-23T14:55:00Z" w16du:dateUtc="2024-07-23T18:55:00Z">
        <w:r w:rsidR="00900636">
          <w:rPr>
            <w:szCs w:val="24"/>
          </w:rPr>
          <w:t xml:space="preserve"> We</w:t>
        </w:r>
      </w:ins>
      <w:ins w:id="221" w:author="Billy Mitchell" w:date="2024-07-23T14:56:00Z" w16du:dateUtc="2024-07-23T18:56:00Z">
        <w:r w:rsidR="00900636">
          <w:rPr>
            <w:szCs w:val="24"/>
          </w:rPr>
          <w:t xml:space="preserve"> hypothesized that</w:t>
        </w:r>
      </w:ins>
      <w:ins w:id="222" w:author="Billy Mitchell" w:date="2024-07-23T14:55:00Z" w16du:dateUtc="2024-07-23T18:55:00Z">
        <w:r w:rsidR="00900636">
          <w:rPr>
            <w:szCs w:val="24"/>
          </w:rPr>
          <w:t xml:space="preserve"> this null effect</w:t>
        </w:r>
      </w:ins>
      <w:ins w:id="223" w:author="Billy Mitchell" w:date="2024-07-23T14:57:00Z" w16du:dateUtc="2024-07-23T18:57:00Z">
        <w:r w:rsidR="00900636">
          <w:rPr>
            <w:szCs w:val="24"/>
          </w:rPr>
          <w:t xml:space="preserve"> and the regulation success results</w:t>
        </w:r>
      </w:ins>
      <w:ins w:id="224" w:author="Billy Mitchell" w:date="2024-07-23T14:56:00Z" w16du:dateUtc="2024-07-23T18:56:00Z">
        <w:r w:rsidR="00900636">
          <w:rPr>
            <w:szCs w:val="24"/>
          </w:rPr>
          <w:t xml:space="preserve"> might be </w:t>
        </w:r>
      </w:ins>
      <w:ins w:id="225" w:author="Billy Mitchell" w:date="2024-07-23T14:55:00Z" w16du:dateUtc="2024-07-23T18:55:00Z">
        <w:r w:rsidR="00900636">
          <w:rPr>
            <w:szCs w:val="24"/>
          </w:rPr>
          <w:t>a product of this co</w:t>
        </w:r>
      </w:ins>
      <w:ins w:id="226" w:author="Billy Mitchell" w:date="2024-07-23T14:56:00Z" w16du:dateUtc="2024-07-23T18:56:00Z">
        <w:r w:rsidR="00900636">
          <w:rPr>
            <w:szCs w:val="24"/>
          </w:rPr>
          <w:t>mplex, multimodal context</w:t>
        </w:r>
      </w:ins>
      <w:ins w:id="227" w:author="Billy Mitchell" w:date="2024-07-23T14:57:00Z" w16du:dateUtc="2024-07-23T18:57:00Z">
        <w:r w:rsidR="00900636">
          <w:rPr>
            <w:szCs w:val="24"/>
          </w:rPr>
          <w:t xml:space="preserve">. </w:t>
        </w:r>
      </w:ins>
      <w:del w:id="228"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229" w:author="Billy Mitchell" w:date="2024-07-23T14:52:00Z" w16du:dateUtc="2024-07-23T18:52:00Z">
        <w:r w:rsidR="004F39AA" w:rsidDel="00900636">
          <w:rPr>
            <w:szCs w:val="24"/>
          </w:rPr>
          <w:delText>.</w:delText>
        </w:r>
        <w:r w:rsidR="00B720B2" w:rsidRPr="008C7178" w:rsidDel="00900636">
          <w:rPr>
            <w:szCs w:val="24"/>
          </w:rPr>
          <w:delText xml:space="preserve"> </w:delText>
        </w:r>
      </w:del>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del w:id="230"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r w:rsidR="00804B41">
        <w:rPr>
          <w:szCs w:val="24"/>
        </w:rPr>
        <w:t xml:space="preserve"> We </w:t>
      </w:r>
      <w:del w:id="231"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232" w:author="Billy Mitchell" w:date="2024-07-23T14:58:00Z" w16du:dateUtc="2024-07-23T18:58:00Z">
        <w:r w:rsidR="00900636">
          <w:rPr>
            <w:szCs w:val="24"/>
          </w:rPr>
          <w:t>ed</w:t>
        </w:r>
      </w:ins>
      <w:del w:id="233" w:author="Billy Mitchell" w:date="2024-07-23T14:58:00Z" w16du:dateUtc="2024-07-23T18:58:00Z">
        <w:r w:rsidR="00562C94" w:rsidDel="00900636">
          <w:rPr>
            <w:szCs w:val="24"/>
          </w:rPr>
          <w:delText>ing</w:delText>
        </w:r>
      </w:del>
      <w:r w:rsidR="00562C94">
        <w:rPr>
          <w:szCs w:val="24"/>
        </w:rPr>
        <w:t xml:space="preserve">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w:t>
      </w:r>
      <w:proofErr w:type="spellStart"/>
      <w:r w:rsidR="00A632A5">
        <w:rPr>
          <w:szCs w:val="24"/>
        </w:rPr>
        <w:t>ask</w:t>
      </w:r>
      <w:ins w:id="234" w:author="Billy Mitchell" w:date="2024-07-23T14:58:00Z" w16du:dateUtc="2024-07-23T18:58:00Z">
        <w:r w:rsidR="00900636">
          <w:rPr>
            <w:szCs w:val="24"/>
          </w:rPr>
          <w:t>ed</w:t>
        </w:r>
      </w:ins>
      <w:del w:id="235" w:author="Billy Mitchell" w:date="2024-07-23T14:58:00Z" w16du:dateUtc="2024-07-23T18:58:00Z">
        <w:r w:rsidR="00A632A5" w:rsidDel="00900636">
          <w:rPr>
            <w:szCs w:val="24"/>
          </w:rPr>
          <w:delText xml:space="preserve">ing </w:delText>
        </w:r>
      </w:del>
      <w:r w:rsidR="00A632A5">
        <w:rPr>
          <w:szCs w:val="24"/>
        </w:rPr>
        <w:t>participants</w:t>
      </w:r>
      <w:proofErr w:type="spellEnd"/>
      <w:r w:rsidR="00A632A5">
        <w:rPr>
          <w:szCs w:val="24"/>
        </w:rPr>
        <w:t xml:space="preserve"> to simulate or forecast how they might self-regulate</w:t>
      </w:r>
      <w:ins w:id="236" w:author="Billy Mitchell" w:date="2024-07-23T15:02:00Z" w16du:dateUtc="2024-07-23T19:02:00Z">
        <w:r w:rsidR="008864BD">
          <w:rPr>
            <w:szCs w:val="24"/>
          </w:rPr>
          <w:t xml:space="preserve"> in the same circumstance</w:t>
        </w:r>
      </w:ins>
      <w:del w:id="237"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 xml:space="preserve">. </w:t>
      </w:r>
      <w:ins w:id="238" w:author="Billy Mitchell" w:date="2024-07-23T15:02:00Z" w16du:dateUtc="2024-07-23T19:02:00Z">
        <w:r w:rsidR="008864BD">
          <w:rPr>
            <w:szCs w:val="24"/>
          </w:rPr>
          <w:t>This decontextualized manipulation of emotional exp</w:t>
        </w:r>
      </w:ins>
      <w:ins w:id="239" w:author="Billy Mitchell" w:date="2024-07-23T15:03:00Z" w16du:dateUtc="2024-07-23T19:03:00Z">
        <w:r w:rsidR="008864BD">
          <w:rPr>
            <w:szCs w:val="24"/>
          </w:rPr>
          <w:t xml:space="preserve">eriences more closely mirrors the design of a stimulus-response paradigm while retaining </w:t>
        </w:r>
      </w:ins>
      <w:ins w:id="240" w:author="Billy Mitchell" w:date="2024-07-23T15:04:00Z" w16du:dateUtc="2024-07-23T19:04:00Z">
        <w:r w:rsidR="008864BD">
          <w:rPr>
            <w:szCs w:val="24"/>
          </w:rPr>
          <w:t>much</w:t>
        </w:r>
      </w:ins>
      <w:ins w:id="241" w:author="Billy Mitchell" w:date="2024-07-23T15:03:00Z" w16du:dateUtc="2024-07-23T19:03:00Z">
        <w:r w:rsidR="008864BD">
          <w:rPr>
            <w:szCs w:val="24"/>
          </w:rPr>
          <w:t xml:space="preserve"> of the same content as the haunted house.</w:t>
        </w:r>
      </w:ins>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lastRenderedPageBreak/>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242"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w:t>
      </w:r>
      <w:r w:rsidRPr="008C7178">
        <w:rPr>
          <w:szCs w:val="24"/>
        </w:rPr>
        <w:lastRenderedPageBreak/>
        <w:t xml:space="preserve">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5038765C"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9D7878">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9D7878">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243"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244"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244"/>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245"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64BC5CD"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46" w:author="Billy Mitchell" w:date="2024-06-03T13:15:00Z" w16du:dateUtc="2024-06-03T17:15:00Z">
        <w:r w:rsidR="00231B74">
          <w:rPr>
            <w:szCs w:val="24"/>
          </w:rPr>
          <w:t>, instead prioritizing</w:t>
        </w:r>
      </w:ins>
      <w:ins w:id="247" w:author="Billy Mitchell" w:date="2024-07-23T15:11:00Z" w16du:dateUtc="2024-07-23T19:11:00Z">
        <w:r w:rsidR="00655209">
          <w:rPr>
            <w:szCs w:val="24"/>
          </w:rPr>
          <w:t xml:space="preserve"> ecological validity</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251"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9D31C74"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9D7878">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3994812"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9D7878">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9D7878">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252"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3D9A5330"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9D7878">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9D7878">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9D7878">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19B78D1A"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9D7878">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9D7878">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9D7878">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63F00794"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9D7878">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9D7878">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9D7878">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9D7878">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9D7878">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9D7878">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9D7878">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42218234"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9D7878">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253" w:author="Billy Mitchell" w:date="2024-07-13T00:40:00Z" w16du:dateUtc="2024-07-13T04:40:00Z">
        <w:r w:rsidR="00710F71">
          <w:rPr>
            <w:szCs w:val="24"/>
          </w:rPr>
          <w:t xml:space="preserve"> most of</w:t>
        </w:r>
      </w:ins>
      <w:r w:rsidR="0043784E">
        <w:rPr>
          <w:szCs w:val="24"/>
        </w:rPr>
        <w:t xml:space="preserve"> the self-report data that we did collect was captured post-exposure, not during exposure.</w:t>
      </w:r>
      <w:r w:rsidR="00034D34">
        <w:rPr>
          <w:szCs w:val="24"/>
        </w:rPr>
        <w:t xml:space="preserve"> </w:t>
      </w:r>
      <w:ins w:id="254" w:author="Billy Mitchell" w:date="2024-07-23T14:09:00Z" w16du:dateUtc="2024-07-23T18:09:00Z">
        <w:r w:rsidR="000E4249">
          <w:rPr>
            <w:szCs w:val="24"/>
          </w:rPr>
          <w:t>Thus, without manipulation, it is</w:t>
        </w:r>
      </w:ins>
      <w:ins w:id="255" w:author="Billy Mitchell" w:date="2024-07-13T00:41:00Z" w16du:dateUtc="2024-07-13T04:41:00Z">
        <w:r w:rsidR="00710F71">
          <w:rPr>
            <w:szCs w:val="24"/>
          </w:rPr>
          <w:t xml:space="preserve"> unclear whether self-reported emotion intensity</w:t>
        </w:r>
      </w:ins>
      <w:ins w:id="256" w:author="Billy Mitchell" w:date="2024-07-13T00:44:00Z" w16du:dateUtc="2024-07-13T04:44:00Z">
        <w:r w:rsidR="000A6256">
          <w:rPr>
            <w:szCs w:val="24"/>
          </w:rPr>
          <w:t xml:space="preserve"> in Study 1</w:t>
        </w:r>
      </w:ins>
      <w:ins w:id="257" w:author="Billy Mitchell" w:date="2024-07-13T00:41:00Z" w16du:dateUtc="2024-07-13T04:41:00Z">
        <w:r w:rsidR="00710F71">
          <w:rPr>
            <w:szCs w:val="24"/>
          </w:rPr>
          <w:t xml:space="preserve"> represents a precursor t</w:t>
        </w:r>
      </w:ins>
      <w:ins w:id="258" w:author="Billy Mitchell" w:date="2024-07-13T00:42:00Z" w16du:dateUtc="2024-07-13T04:42:00Z">
        <w:r w:rsidR="00710F71">
          <w:rPr>
            <w:szCs w:val="24"/>
          </w:rPr>
          <w:t xml:space="preserve">o regulation, a product of regulation, or some combination of the two. </w:t>
        </w:r>
      </w:ins>
      <w:ins w:id="259"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260" w:author="Billy Mitchell" w:date="2024-07-13T00:42:00Z" w16du:dateUtc="2024-07-13T04:42:00Z">
        <w:r w:rsidR="00710F71">
          <w:rPr>
            <w:szCs w:val="24"/>
          </w:rPr>
          <w:t xml:space="preserve">While some of our exploratory analyses suggest </w:t>
        </w:r>
      </w:ins>
      <w:ins w:id="261" w:author="Billy Mitchell" w:date="2024-07-13T00:43:00Z" w16du:dateUtc="2024-07-13T04:43:00Z">
        <w:r w:rsidR="00710F71">
          <w:rPr>
            <w:szCs w:val="24"/>
          </w:rPr>
          <w:t xml:space="preserve">that the relationship between intensity and self-regulation failed to materialize even with </w:t>
        </w:r>
      </w:ins>
      <w:ins w:id="262" w:author="Billy Mitchell" w:date="2024-07-13T00:45:00Z" w16du:dateUtc="2024-07-13T04:45:00Z">
        <w:r w:rsidR="000A6256">
          <w:rPr>
            <w:szCs w:val="24"/>
          </w:rPr>
          <w:t xml:space="preserve">stimulus </w:t>
        </w:r>
      </w:ins>
      <w:ins w:id="263" w:author="Billy Mitchell" w:date="2024-07-13T00:43:00Z" w16du:dateUtc="2024-07-13T04:43:00Z">
        <w:r w:rsidR="00710F71">
          <w:rPr>
            <w:szCs w:val="24"/>
          </w:rPr>
          <w:t>manipulation</w:t>
        </w:r>
      </w:ins>
      <w:ins w:id="264" w:author="Billy Mitchell" w:date="2024-07-23T14:10:00Z" w16du:dateUtc="2024-07-23T18:10:00Z">
        <w:r w:rsidR="000E4249">
          <w:rPr>
            <w:szCs w:val="24"/>
          </w:rPr>
          <w:t xml:space="preserve"> (i.e., using section as a predictor of regulation)</w:t>
        </w:r>
      </w:ins>
      <w:ins w:id="265" w:author="Billy Mitchell" w:date="2024-07-13T00:43:00Z" w16du:dateUtc="2024-07-13T04:43:00Z">
        <w:r w:rsidR="00710F71">
          <w:rPr>
            <w:szCs w:val="24"/>
          </w:rPr>
          <w:t xml:space="preserve">, </w:t>
        </w:r>
      </w:ins>
      <w:ins w:id="266" w:author="Billy Mitchell" w:date="2024-07-23T14:11:00Z" w16du:dateUtc="2024-07-23T18:11:00Z">
        <w:r w:rsidR="000E4249">
          <w:rPr>
            <w:szCs w:val="24"/>
          </w:rPr>
          <w:t xml:space="preserve">because of this design, </w:t>
        </w:r>
      </w:ins>
      <w:ins w:id="267" w:author="Billy Mitchell" w:date="2024-07-13T00:44:00Z" w16du:dateUtc="2024-07-13T04:44:00Z">
        <w:r w:rsidR="000A6256">
          <w:rPr>
            <w:szCs w:val="24"/>
          </w:rPr>
          <w:t>the results of Study 1 analyses</w:t>
        </w:r>
      </w:ins>
      <w:ins w:id="268" w:author="Billy Mitchell" w:date="2024-07-13T00:45:00Z" w16du:dateUtc="2024-07-13T04:45:00Z">
        <w:r w:rsidR="000A6256">
          <w:rPr>
            <w:szCs w:val="24"/>
          </w:rPr>
          <w:t xml:space="preserve"> may</w:t>
        </w:r>
      </w:ins>
      <w:ins w:id="269" w:author="Billy Mitchell" w:date="2024-07-13T01:24:00Z" w16du:dateUtc="2024-07-13T05:24:00Z">
        <w:r w:rsidR="00243C78">
          <w:rPr>
            <w:szCs w:val="24"/>
          </w:rPr>
          <w:t xml:space="preserve"> </w:t>
        </w:r>
      </w:ins>
      <w:ins w:id="270" w:author="Billy Mitchell" w:date="2024-07-23T14:11:00Z" w16du:dateUtc="2024-07-23T18:11:00Z">
        <w:r w:rsidR="000E4249">
          <w:rPr>
            <w:szCs w:val="24"/>
          </w:rPr>
          <w:t>not be conclusive</w:t>
        </w:r>
      </w:ins>
      <w:ins w:id="271" w:author="Billy Mitchell" w:date="2024-07-13T01:25:00Z" w16du:dateUtc="2024-07-13T05:25:00Z">
        <w:r w:rsidR="00243C78">
          <w:rPr>
            <w:szCs w:val="24"/>
          </w:rPr>
          <w:t>.</w:t>
        </w:r>
      </w:ins>
      <w:ins w:id="272"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7BDE6245"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9D7878">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4D3B0362"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9D7878">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6"/>
    <w:bookmarkEnd w:id="252"/>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273"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74" w:author="Billy Mitchell" w:date="2024-07-02T15:18:00Z" w16du:dateUtc="2024-07-02T19:18:00Z">
        <w:r w:rsidR="000F2F8D">
          <w:rPr>
            <w:szCs w:val="24"/>
          </w:rPr>
          <w:t xml:space="preserve">, </w:t>
        </w:r>
      </w:ins>
      <w:ins w:id="275" w:author="Billy Mitchell" w:date="2024-07-02T15:19:00Z" w16du:dateUtc="2024-07-02T19:19:00Z">
        <w:r w:rsidR="000F2F8D">
          <w:rPr>
            <w:szCs w:val="24"/>
          </w:rPr>
          <w:t xml:space="preserve">Marissa Ballew, </w:t>
        </w:r>
      </w:ins>
      <w:ins w:id="276" w:author="Billy Mitchell" w:date="2024-07-12T22:22:00Z" w16du:dateUtc="2024-07-13T02:22:00Z">
        <w:r w:rsidR="003E0416">
          <w:rPr>
            <w:szCs w:val="24"/>
          </w:rPr>
          <w:t xml:space="preserve">Kaitlin Dow, and </w:t>
        </w:r>
      </w:ins>
      <w:del w:id="277" w:author="Billy Mitchell" w:date="2024-07-12T22:23:00Z" w16du:dateUtc="2024-07-13T02:23:00Z">
        <w:r w:rsidR="0087748B" w:rsidRPr="003D121C" w:rsidDel="003E0416">
          <w:rPr>
            <w:szCs w:val="24"/>
          </w:rPr>
          <w:delText xml:space="preserve"> </w:delText>
        </w:r>
      </w:del>
      <w:ins w:id="278"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279" w:author="Billy Mitchell" w:date="2024-07-12T22:24:00Z" w16du:dateUtc="2024-07-13T02:24:00Z">
        <w:r w:rsidR="003E0416">
          <w:rPr>
            <w:szCs w:val="24"/>
          </w:rPr>
          <w:t>A symposi</w:t>
        </w:r>
      </w:ins>
      <w:ins w:id="280" w:author="Billy Mitchell" w:date="2024-07-12T22:25:00Z" w16du:dateUtc="2024-07-13T02:25:00Z">
        <w:r w:rsidR="003E0416">
          <w:rPr>
            <w:szCs w:val="24"/>
          </w:rPr>
          <w:t xml:space="preserve">um </w:t>
        </w:r>
      </w:ins>
      <w:ins w:id="281" w:author="Billy Mitchell" w:date="2024-07-12T22:24:00Z" w16du:dateUtc="2024-07-13T02:24:00Z">
        <w:r w:rsidR="003E0416">
          <w:rPr>
            <w:szCs w:val="24"/>
          </w:rPr>
          <w:t xml:space="preserve">containing these findings was presented </w:t>
        </w:r>
      </w:ins>
      <w:ins w:id="282"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09567A4C" w14:textId="77777777" w:rsidR="000E4249" w:rsidRDefault="00054CD8" w:rsidP="000E4249">
      <w:pPr>
        <w:pStyle w:val="Bibliography"/>
      </w:pPr>
      <w:r>
        <w:fldChar w:fldCharType="begin"/>
      </w:r>
      <w:r w:rsidR="000E4249">
        <w:instrText xml:space="preserve"> ADDIN ZOTERO_BIBL {"uncited":[],"omitted":[],"custom":[]} CSL_BIBLIOGRAPHY </w:instrText>
      </w:r>
      <w:r>
        <w:fldChar w:fldCharType="separate"/>
      </w:r>
      <w:r w:rsidR="000E4249">
        <w:t xml:space="preserve">Aldao, A. (2013). The Future of Emotion Regulation Research: Capturing Context. </w:t>
      </w:r>
      <w:r w:rsidR="000E4249">
        <w:rPr>
          <w:i/>
          <w:iCs/>
        </w:rPr>
        <w:t>Perspectives on Psychological Science</w:t>
      </w:r>
      <w:r w:rsidR="000E4249">
        <w:t xml:space="preserve">, </w:t>
      </w:r>
      <w:r w:rsidR="000E4249">
        <w:rPr>
          <w:i/>
          <w:iCs/>
        </w:rPr>
        <w:t>8</w:t>
      </w:r>
      <w:r w:rsidR="000E4249">
        <w:t>(2), 155–172. https://doi.org/10.1177/1745691612459518</w:t>
      </w:r>
    </w:p>
    <w:p w14:paraId="559E6AF5" w14:textId="77777777" w:rsidR="000E4249" w:rsidRDefault="000E4249" w:rsidP="000E4249">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397A1F6E" w14:textId="77777777" w:rsidR="000E4249" w:rsidRDefault="000E4249" w:rsidP="000E4249">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1D14A46B" w14:textId="77777777" w:rsidR="000E4249" w:rsidRDefault="000E4249" w:rsidP="000E4249">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3BF44E19" w14:textId="77777777" w:rsidR="000E4249" w:rsidRDefault="000E4249" w:rsidP="000E4249">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2664FBE3" w14:textId="77777777" w:rsidR="000E4249" w:rsidRDefault="000E4249" w:rsidP="000E4249">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1FEF09" w14:textId="77777777" w:rsidR="000E4249" w:rsidRDefault="000E4249" w:rsidP="000E4249">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321EF41" w14:textId="77777777" w:rsidR="000E4249" w:rsidRDefault="000E4249" w:rsidP="000E4249">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27E4794A" w14:textId="77777777" w:rsidR="000E4249" w:rsidRDefault="000E4249" w:rsidP="000E4249">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030DDC36" w14:textId="77777777" w:rsidR="000E4249" w:rsidRDefault="000E4249" w:rsidP="000E4249">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45C5AC4E" w14:textId="77777777" w:rsidR="000E4249" w:rsidRDefault="000E4249" w:rsidP="000E4249">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4B6FF804" w14:textId="77777777" w:rsidR="000E4249" w:rsidRDefault="000E4249" w:rsidP="000E4249">
      <w:pPr>
        <w:pStyle w:val="Bibliography"/>
      </w:pPr>
      <w:r>
        <w:t xml:space="preserve">Cendri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18A8D78" w14:textId="77777777" w:rsidR="000E4249" w:rsidRDefault="000E4249" w:rsidP="000E4249">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5B61EA2B" w14:textId="77777777" w:rsidR="000E4249" w:rsidRDefault="000E4249" w:rsidP="000E4249">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56614897" w14:textId="77777777" w:rsidR="000E4249" w:rsidRDefault="000E4249" w:rsidP="000E4249">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6D2AA1F1" w14:textId="77777777" w:rsidR="000E4249" w:rsidRDefault="000E4249" w:rsidP="000E4249">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179399A2" w14:textId="77777777" w:rsidR="000E4249" w:rsidRDefault="000E4249" w:rsidP="000E4249">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147991BA" w14:textId="77777777" w:rsidR="000E4249" w:rsidRDefault="000E4249" w:rsidP="000E4249">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16D8570D" w14:textId="77777777" w:rsidR="000E4249" w:rsidRDefault="000E4249" w:rsidP="000E4249">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4905655" w14:textId="77777777" w:rsidR="000E4249" w:rsidRDefault="000E4249" w:rsidP="000E4249">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304CAEBB" w14:textId="77777777" w:rsidR="000E4249" w:rsidRDefault="000E4249" w:rsidP="000E4249">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08D80A16" w14:textId="77777777" w:rsidR="000E4249" w:rsidRDefault="000E4249" w:rsidP="000E4249">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6307B2C6" w14:textId="77777777" w:rsidR="000E4249" w:rsidRDefault="000E4249" w:rsidP="000E4249">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39624C64" w14:textId="77777777" w:rsidR="000E4249" w:rsidRDefault="000E4249" w:rsidP="000E4249">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0B1978D7" w14:textId="77777777" w:rsidR="000E4249" w:rsidRDefault="000E4249" w:rsidP="000E4249">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6B3D81C8" w14:textId="77777777" w:rsidR="000E4249" w:rsidRDefault="000E4249" w:rsidP="000E4249">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31A8BFE8" w14:textId="77777777" w:rsidR="000E4249" w:rsidRDefault="000E4249" w:rsidP="000E4249">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1D6F0A3" w14:textId="77777777" w:rsidR="000E4249" w:rsidRDefault="000E4249" w:rsidP="000E4249">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1DDA7063" w14:textId="77777777" w:rsidR="000E4249" w:rsidRDefault="000E4249" w:rsidP="000E4249">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60165144" w14:textId="77777777" w:rsidR="000E4249" w:rsidRDefault="000E4249" w:rsidP="000E4249">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53388C99" w14:textId="77777777" w:rsidR="000E4249" w:rsidRDefault="000E4249" w:rsidP="000E4249">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3B769CD4" w14:textId="77777777" w:rsidR="000E4249" w:rsidRDefault="000E4249" w:rsidP="000E4249">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506B4349" w14:textId="77777777" w:rsidR="000E4249" w:rsidRDefault="000E4249" w:rsidP="000E4249">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3E01324B" w14:textId="77777777" w:rsidR="000E4249" w:rsidRDefault="000E4249" w:rsidP="000E4249">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4EF33ADE" w14:textId="77777777" w:rsidR="000E4249" w:rsidRDefault="000E4249" w:rsidP="000E4249">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64262565" w14:textId="77777777" w:rsidR="000E4249" w:rsidRDefault="000E4249" w:rsidP="000E4249">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26759039" w14:textId="77777777" w:rsidR="000E4249" w:rsidRDefault="000E4249" w:rsidP="000E4249">
      <w:pPr>
        <w:pStyle w:val="Bibliography"/>
      </w:pPr>
      <w:r>
        <w:lastRenderedPageBreak/>
        <w:t xml:space="preserve">Hay, A. C., Sheppes, G., Gross, J. J., &amp; Gruber, J. (2015). Choosing how to feel: Emotion regulation choice in bipolar disorder. </w:t>
      </w:r>
      <w:r>
        <w:rPr>
          <w:i/>
          <w:iCs/>
        </w:rPr>
        <w:t>Emotion</w:t>
      </w:r>
      <w:r>
        <w:t xml:space="preserve">, </w:t>
      </w:r>
      <w:r>
        <w:rPr>
          <w:i/>
          <w:iCs/>
        </w:rPr>
        <w:t>15</w:t>
      </w:r>
      <w:r>
        <w:t>(2), 139–145. https://doi.org/10.1037/emo0000024</w:t>
      </w:r>
    </w:p>
    <w:p w14:paraId="072AB034" w14:textId="77777777" w:rsidR="000E4249" w:rsidRDefault="000E4249" w:rsidP="000E4249">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0BB67809" w14:textId="77777777" w:rsidR="000E4249" w:rsidRDefault="000E4249" w:rsidP="000E4249">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27AD22" w14:textId="77777777" w:rsidR="000E4249" w:rsidRDefault="000E4249" w:rsidP="000E4249">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729F692" w14:textId="77777777" w:rsidR="000E4249" w:rsidRDefault="000E4249" w:rsidP="000E4249">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1FE53DBF" w14:textId="77777777" w:rsidR="000E4249" w:rsidRDefault="000E4249" w:rsidP="000E4249">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387E81DC" w14:textId="77777777" w:rsidR="000E4249" w:rsidRDefault="000E4249" w:rsidP="000E4249">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6848949C" w14:textId="77777777" w:rsidR="000E4249" w:rsidRDefault="000E4249" w:rsidP="000E4249">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437A0DA6" w14:textId="77777777" w:rsidR="000E4249" w:rsidRDefault="000E4249" w:rsidP="000E4249">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C6A5F23" w14:textId="77777777" w:rsidR="000E4249" w:rsidRDefault="000E4249" w:rsidP="000E4249">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57D0A6A4" w14:textId="77777777" w:rsidR="000E4249" w:rsidRDefault="000E4249" w:rsidP="000E4249">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7A95D51D" w14:textId="77777777" w:rsidR="000E4249" w:rsidRDefault="000E4249" w:rsidP="000E4249">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11DBD2F" w14:textId="77777777" w:rsidR="000E4249" w:rsidRDefault="000E4249" w:rsidP="000E4249">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4CEF9375" w14:textId="77777777" w:rsidR="000E4249" w:rsidRDefault="000E4249" w:rsidP="000E4249">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DF8D21D" w14:textId="77777777" w:rsidR="000E4249" w:rsidRDefault="000E4249" w:rsidP="000E4249">
      <w:pPr>
        <w:pStyle w:val="Bibliography"/>
      </w:pPr>
      <w:r>
        <w:lastRenderedPageBreak/>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6DA15782" w14:textId="77777777" w:rsidR="000E4249" w:rsidRDefault="000E4249" w:rsidP="000E4249">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61A7002C" w14:textId="77777777" w:rsidR="000E4249" w:rsidRDefault="000E4249" w:rsidP="000E4249">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5EBE9231" w14:textId="77777777" w:rsidR="000E4249" w:rsidRDefault="000E4249" w:rsidP="000E4249">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4FFB4574" w14:textId="77777777" w:rsidR="000E4249" w:rsidRDefault="000E4249" w:rsidP="000E4249">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75A4634E" w14:textId="77777777" w:rsidR="000E4249" w:rsidRDefault="000E4249" w:rsidP="000E4249">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3E82A451" w14:textId="77777777" w:rsidR="000E4249" w:rsidRDefault="000E4249" w:rsidP="000E4249">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4E6905E" w14:textId="77777777" w:rsidR="000E4249" w:rsidRDefault="000E4249" w:rsidP="000E4249">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0C3D30EE" w14:textId="77777777" w:rsidR="000E4249" w:rsidRDefault="000E4249" w:rsidP="000E4249">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228AD894" w14:textId="77777777" w:rsidR="000E4249" w:rsidRDefault="000E4249" w:rsidP="000E4249">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43A36F7F" w14:textId="77777777" w:rsidR="000E4249" w:rsidRDefault="000E4249" w:rsidP="000E4249">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6FF92AC8" w14:textId="77777777" w:rsidR="000E4249" w:rsidRDefault="000E4249" w:rsidP="000E4249">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44EB3E15" w14:textId="77777777" w:rsidR="000E4249" w:rsidRDefault="000E4249" w:rsidP="000E4249">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0FB97630" w14:textId="77777777" w:rsidR="000E4249" w:rsidRDefault="000E4249" w:rsidP="000E4249">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58F7B8A6" w14:textId="77777777" w:rsidR="000E4249" w:rsidRDefault="000E4249" w:rsidP="000E4249">
      <w:pPr>
        <w:pStyle w:val="Bibliography"/>
      </w:pPr>
      <w:r>
        <w:lastRenderedPageBreak/>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32738E66" w14:textId="77777777" w:rsidR="000E4249" w:rsidRDefault="000E4249" w:rsidP="000E4249">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62AAD95" w14:textId="77777777" w:rsidR="000E4249" w:rsidRDefault="000E4249" w:rsidP="000E4249">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7E51EE63" w14:textId="77777777" w:rsidR="000E4249" w:rsidRDefault="000E4249" w:rsidP="000E4249">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28335430" w14:textId="77777777" w:rsidR="000E4249" w:rsidRDefault="000E4249" w:rsidP="000E4249">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5431719B" w14:textId="77777777" w:rsidR="000E4249" w:rsidRDefault="000E4249" w:rsidP="000E4249">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07E01BAE" w14:textId="77777777" w:rsidR="000E4249" w:rsidRDefault="000E4249" w:rsidP="000E4249">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3B92A9EB" w14:textId="77777777" w:rsidR="000E4249" w:rsidRDefault="000E4249" w:rsidP="000E4249">
      <w:pPr>
        <w:pStyle w:val="Bibliography"/>
      </w:pPr>
      <w:r>
        <w:lastRenderedPageBreak/>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048D6FB2" w14:textId="77777777" w:rsidR="000E4249" w:rsidRDefault="000E4249" w:rsidP="000E4249">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4102B28A" w14:textId="77777777" w:rsidR="000E4249" w:rsidRDefault="000E4249" w:rsidP="000E4249">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1F883EC9" w14:textId="77777777" w:rsidR="000E4249" w:rsidRDefault="000E4249" w:rsidP="000E4249">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48DD7904" w14:textId="77777777" w:rsidR="000E4249" w:rsidRDefault="000E4249" w:rsidP="000E4249">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37859AE" w14:textId="77777777" w:rsidR="000E4249" w:rsidRDefault="000E4249" w:rsidP="000E4249">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6B155022" w14:textId="77777777" w:rsidR="000E4249" w:rsidRDefault="000E4249" w:rsidP="000E4249">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2BB02628" w14:textId="77777777" w:rsidR="000E4249" w:rsidRDefault="000E4249" w:rsidP="000E4249">
      <w:pPr>
        <w:pStyle w:val="Bibliography"/>
      </w:pPr>
      <w:r>
        <w:lastRenderedPageBreak/>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1FB4A579" w14:textId="77777777" w:rsidR="000E4249" w:rsidRDefault="000E4249" w:rsidP="000E4249">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703CDDBC" w14:textId="77777777" w:rsidR="000E4249" w:rsidRDefault="000E4249" w:rsidP="000E4249">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6A1359C6" w14:textId="77777777" w:rsidR="000E4249" w:rsidRDefault="000E4249" w:rsidP="000E4249">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0367F11A" w14:textId="77777777" w:rsidR="000E4249" w:rsidRDefault="000E4249" w:rsidP="000E4249">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9922B3" w14:textId="77777777" w:rsidR="000E4249" w:rsidRDefault="000E4249" w:rsidP="000E4249">
      <w:pPr>
        <w:pStyle w:val="Bibliography"/>
      </w:pPr>
      <w:r>
        <w:t xml:space="preserve">Zhang, Z., &amp; Mai, Y. (2019). </w:t>
      </w:r>
      <w:r>
        <w:rPr>
          <w:i/>
          <w:iCs/>
        </w:rPr>
        <w:t>WebPower: Basic and Advanced Statistical Power Analysis</w:t>
      </w:r>
      <w:r>
        <w:t xml:space="preserve"> (0.5) [R]. https://CRAN.R-project.org/package=WebPower</w:t>
      </w:r>
    </w:p>
    <w:p w14:paraId="1B96A437" w14:textId="1B7DE07E"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0033E908"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9D7878">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2D5F026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9D7878">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283"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283"/>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287A682C"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9D7878">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E8ABEE" w14:textId="77777777" w:rsidR="006403DB" w:rsidRDefault="006403DB">
      <w:pPr>
        <w:spacing w:after="0" w:line="240" w:lineRule="auto"/>
      </w:pPr>
      <w:r>
        <w:separator/>
      </w:r>
    </w:p>
  </w:endnote>
  <w:endnote w:type="continuationSeparator" w:id="0">
    <w:p w14:paraId="7F15AB79" w14:textId="77777777" w:rsidR="006403DB" w:rsidRDefault="006403DB">
      <w:pPr>
        <w:spacing w:after="0" w:line="240" w:lineRule="auto"/>
      </w:pPr>
      <w:r>
        <w:continuationSeparator/>
      </w:r>
    </w:p>
  </w:endnote>
  <w:endnote w:type="continuationNotice" w:id="1">
    <w:p w14:paraId="6E776D3F" w14:textId="77777777" w:rsidR="006403DB" w:rsidRDefault="006403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0BA7E8" w14:textId="77777777" w:rsidR="006403DB" w:rsidRDefault="006403DB">
      <w:pPr>
        <w:spacing w:after="0" w:line="240" w:lineRule="auto"/>
      </w:pPr>
      <w:r>
        <w:separator/>
      </w:r>
    </w:p>
  </w:footnote>
  <w:footnote w:type="continuationSeparator" w:id="0">
    <w:p w14:paraId="0912F7B0" w14:textId="77777777" w:rsidR="006403DB" w:rsidRDefault="006403DB">
      <w:pPr>
        <w:spacing w:after="0" w:line="240" w:lineRule="auto"/>
      </w:pPr>
      <w:r>
        <w:continuationSeparator/>
      </w:r>
    </w:p>
  </w:footnote>
  <w:footnote w:type="continuationNotice" w:id="1">
    <w:p w14:paraId="2C2C2387" w14:textId="77777777" w:rsidR="006403DB" w:rsidRDefault="006403DB">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248" w:name="_Hlk150804466"/>
      <w:r>
        <w:rPr>
          <w:szCs w:val="24"/>
        </w:rPr>
        <w:t xml:space="preserve">The haunted house has a limited seasonal run time, and we cannot </w:t>
      </w:r>
      <w:del w:id="249" w:author="Billy Mitchell" w:date="2024-07-23T15:12:00Z" w16du:dateUtc="2024-07-23T19:12:00Z">
        <w:r w:rsidDel="00655209">
          <w:rPr>
            <w:szCs w:val="24"/>
          </w:rPr>
          <w:delText>experimentally manipulate</w:delText>
        </w:r>
      </w:del>
      <w:ins w:id="250"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248"/>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5FE2"/>
    <w:rsid w:val="00354B3D"/>
    <w:rsid w:val="00372E6A"/>
    <w:rsid w:val="00376EE0"/>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B62B0"/>
    <w:rsid w:val="008B658E"/>
    <w:rsid w:val="008B6873"/>
    <w:rsid w:val="008B7F27"/>
    <w:rsid w:val="008C33F4"/>
    <w:rsid w:val="008C5719"/>
    <w:rsid w:val="008C7178"/>
    <w:rsid w:val="008D38A4"/>
    <w:rsid w:val="008E1A03"/>
    <w:rsid w:val="008E45C3"/>
    <w:rsid w:val="008E58CC"/>
    <w:rsid w:val="008E6857"/>
    <w:rsid w:val="008F7E2F"/>
    <w:rsid w:val="00900636"/>
    <w:rsid w:val="00900CF5"/>
    <w:rsid w:val="00902E89"/>
    <w:rsid w:val="0090462D"/>
    <w:rsid w:val="00907C52"/>
    <w:rsid w:val="00917702"/>
    <w:rsid w:val="00920CA2"/>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203"/>
    <w:rsid w:val="00A30249"/>
    <w:rsid w:val="00A315ED"/>
    <w:rsid w:val="00A34DBB"/>
    <w:rsid w:val="00A368B5"/>
    <w:rsid w:val="00A36FC8"/>
    <w:rsid w:val="00A45523"/>
    <w:rsid w:val="00A5748C"/>
    <w:rsid w:val="00A62570"/>
    <w:rsid w:val="00A632A5"/>
    <w:rsid w:val="00A66903"/>
    <w:rsid w:val="00A675B5"/>
    <w:rsid w:val="00A70619"/>
    <w:rsid w:val="00A71B20"/>
    <w:rsid w:val="00A726A1"/>
    <w:rsid w:val="00A73457"/>
    <w:rsid w:val="00A76031"/>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Pages>
  <Words>56776</Words>
  <Characters>323629</Characters>
  <Application>Microsoft Office Word</Application>
  <DocSecurity>0</DocSecurity>
  <Lines>2696</Lines>
  <Paragraphs>75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7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5</cp:revision>
  <cp:lastPrinted>2024-03-25T21:20:00Z</cp:lastPrinted>
  <dcterms:created xsi:type="dcterms:W3CDTF">2024-03-25T21:16:00Z</dcterms:created>
  <dcterms:modified xsi:type="dcterms:W3CDTF">2024-07-2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dO3KVfE"/&gt;&lt;style id="http://www.zotero.org/styles/apa" locale="en-US" hasBibliography="1" bibliographyStyleHasBeenSet="1"/&gt;&lt;prefs&gt;&lt;pref name="fieldType" value="Field"/&gt;&lt;/prefs&gt;&lt;/data&gt;</vt:lpwstr>
  </property>
</Properties>
</file>